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3BD529" w14:textId="77777777" w:rsidR="003F0489" w:rsidRPr="006951B0" w:rsidRDefault="003F0489" w:rsidP="003F0489">
      <w:pPr>
        <w:rPr>
          <w:sz w:val="28"/>
          <w:szCs w:val="28"/>
        </w:rPr>
      </w:pPr>
      <w:r w:rsidRPr="006951B0">
        <w:rPr>
          <w:sz w:val="28"/>
          <w:szCs w:val="28"/>
        </w:rPr>
        <w:t xml:space="preserve">LUXURY FASHION BRANDS OWNERSHIP OF PRIVATE ART FOUNDATIONS: A NEW WAY </w:t>
      </w:r>
      <w:r>
        <w:rPr>
          <w:sz w:val="28"/>
          <w:szCs w:val="28"/>
        </w:rPr>
        <w:t xml:space="preserve">OF </w:t>
      </w:r>
      <w:r w:rsidRPr="006951B0">
        <w:rPr>
          <w:sz w:val="28"/>
          <w:szCs w:val="28"/>
        </w:rPr>
        <w:t>CONCEIV</w:t>
      </w:r>
      <w:r>
        <w:rPr>
          <w:sz w:val="28"/>
          <w:szCs w:val="28"/>
        </w:rPr>
        <w:t>ING</w:t>
      </w:r>
      <w:r w:rsidRPr="006951B0">
        <w:rPr>
          <w:sz w:val="28"/>
          <w:szCs w:val="28"/>
        </w:rPr>
        <w:t xml:space="preserve"> MARKETING</w:t>
      </w:r>
    </w:p>
    <w:p w14:paraId="606D55FE" w14:textId="77777777" w:rsidR="003F0489" w:rsidRDefault="003F0489" w:rsidP="003F0489"/>
    <w:p w14:paraId="5D88D1C8" w14:textId="77777777" w:rsidR="009F46F2" w:rsidRDefault="009F46F2" w:rsidP="003F0489">
      <w:pPr>
        <w:jc w:val="both"/>
        <w:rPr>
          <w:sz w:val="20"/>
          <w:szCs w:val="20"/>
        </w:rPr>
      </w:pPr>
    </w:p>
    <w:p w14:paraId="64E4BDB2" w14:textId="77777777" w:rsidR="009F46F2" w:rsidRDefault="009F46F2" w:rsidP="003F0489">
      <w:pPr>
        <w:jc w:val="both"/>
        <w:rPr>
          <w:sz w:val="20"/>
          <w:szCs w:val="20"/>
        </w:rPr>
      </w:pPr>
      <w:r>
        <w:rPr>
          <w:sz w:val="20"/>
          <w:szCs w:val="20"/>
        </w:rPr>
        <w:t xml:space="preserve">Authors: </w:t>
      </w:r>
    </w:p>
    <w:p w14:paraId="364E3FEA" w14:textId="77777777" w:rsidR="009F46F2" w:rsidRDefault="009F46F2" w:rsidP="009F46F2">
      <w:pPr>
        <w:jc w:val="both"/>
        <w:rPr>
          <w:sz w:val="20"/>
          <w:szCs w:val="20"/>
        </w:rPr>
      </w:pPr>
      <w:r>
        <w:rPr>
          <w:sz w:val="20"/>
          <w:szCs w:val="20"/>
        </w:rPr>
        <w:t xml:space="preserve">Alessia Grassi - University of Huddersfield, </w:t>
      </w:r>
      <w:r w:rsidRPr="009F46F2">
        <w:rPr>
          <w:sz w:val="20"/>
          <w:szCs w:val="20"/>
        </w:rPr>
        <w:t>Queensgate,</w:t>
      </w:r>
      <w:r>
        <w:rPr>
          <w:sz w:val="20"/>
          <w:szCs w:val="20"/>
        </w:rPr>
        <w:t xml:space="preserve"> </w:t>
      </w:r>
      <w:r w:rsidRPr="009F46F2">
        <w:rPr>
          <w:sz w:val="20"/>
          <w:szCs w:val="20"/>
        </w:rPr>
        <w:t>Huddersfield</w:t>
      </w:r>
      <w:r>
        <w:rPr>
          <w:sz w:val="20"/>
          <w:szCs w:val="20"/>
        </w:rPr>
        <w:t>, UK - Ph.D. Candidate</w:t>
      </w:r>
      <w:r w:rsidR="00095E3D">
        <w:rPr>
          <w:sz w:val="20"/>
          <w:szCs w:val="20"/>
        </w:rPr>
        <w:t xml:space="preserve"> - +44 (</w:t>
      </w:r>
      <w:r w:rsidR="00095E3D" w:rsidRPr="00095E3D">
        <w:rPr>
          <w:sz w:val="20"/>
          <w:szCs w:val="20"/>
        </w:rPr>
        <w:t>0</w:t>
      </w:r>
      <w:r w:rsidR="00095E3D">
        <w:rPr>
          <w:sz w:val="20"/>
          <w:szCs w:val="20"/>
        </w:rPr>
        <w:t xml:space="preserve">) </w:t>
      </w:r>
      <w:r w:rsidR="00095E3D" w:rsidRPr="00095E3D">
        <w:rPr>
          <w:sz w:val="20"/>
          <w:szCs w:val="20"/>
        </w:rPr>
        <w:t>1484 471662</w:t>
      </w:r>
      <w:r w:rsidR="00095E3D">
        <w:rPr>
          <w:sz w:val="20"/>
          <w:szCs w:val="20"/>
        </w:rPr>
        <w:t xml:space="preserve"> – alessia.grassi@hud.ac.uk</w:t>
      </w:r>
    </w:p>
    <w:p w14:paraId="72F6BD36" w14:textId="77777777" w:rsidR="00397674" w:rsidRDefault="00397674" w:rsidP="009F46F2">
      <w:pPr>
        <w:jc w:val="both"/>
        <w:rPr>
          <w:sz w:val="20"/>
          <w:szCs w:val="20"/>
        </w:rPr>
      </w:pPr>
    </w:p>
    <w:p w14:paraId="7EC5AC36" w14:textId="26087F3D" w:rsidR="009F46F2" w:rsidRPr="00397674" w:rsidRDefault="009F46F2" w:rsidP="00397674">
      <w:pPr>
        <w:rPr>
          <w:rFonts w:ascii="Times" w:eastAsia="Times New Roman" w:hAnsi="Times"/>
          <w:sz w:val="20"/>
          <w:szCs w:val="20"/>
        </w:rPr>
      </w:pPr>
      <w:r w:rsidRPr="009F46F2">
        <w:rPr>
          <w:sz w:val="20"/>
          <w:szCs w:val="20"/>
        </w:rPr>
        <w:t>Dr Tracy Diane Cassidy</w:t>
      </w:r>
      <w:r>
        <w:rPr>
          <w:sz w:val="20"/>
          <w:szCs w:val="20"/>
        </w:rPr>
        <w:t xml:space="preserve"> - University of Huddersfield, </w:t>
      </w:r>
      <w:r w:rsidRPr="009F46F2">
        <w:rPr>
          <w:sz w:val="20"/>
          <w:szCs w:val="20"/>
        </w:rPr>
        <w:t>Queensgate,</w:t>
      </w:r>
      <w:r>
        <w:rPr>
          <w:sz w:val="20"/>
          <w:szCs w:val="20"/>
        </w:rPr>
        <w:t xml:space="preserve"> </w:t>
      </w:r>
      <w:r w:rsidRPr="009F46F2">
        <w:rPr>
          <w:sz w:val="20"/>
          <w:szCs w:val="20"/>
        </w:rPr>
        <w:t>Huddersfield</w:t>
      </w:r>
      <w:r>
        <w:rPr>
          <w:sz w:val="20"/>
          <w:szCs w:val="20"/>
        </w:rPr>
        <w:t xml:space="preserve">, UK - </w:t>
      </w:r>
      <w:r w:rsidR="00397674" w:rsidRPr="00397674">
        <w:rPr>
          <w:rFonts w:eastAsia="Times New Roman"/>
          <w:color w:val="212121"/>
          <w:sz w:val="20"/>
          <w:szCs w:val="20"/>
          <w:shd w:val="clear" w:color="auto" w:fill="FFFFFF"/>
        </w:rPr>
        <w:t>Reader in Fashion &amp; Textiles</w:t>
      </w:r>
      <w:r w:rsidR="00397674">
        <w:rPr>
          <w:rFonts w:eastAsia="Times New Roman"/>
          <w:color w:val="212121"/>
          <w:sz w:val="20"/>
          <w:szCs w:val="20"/>
          <w:shd w:val="clear" w:color="auto" w:fill="FFFFFF"/>
        </w:rPr>
        <w:t xml:space="preserve"> and </w:t>
      </w:r>
      <w:r w:rsidR="00397674" w:rsidRPr="00397674">
        <w:rPr>
          <w:rFonts w:eastAsia="Times New Roman"/>
          <w:color w:val="212121"/>
          <w:sz w:val="20"/>
          <w:szCs w:val="20"/>
          <w:shd w:val="clear" w:color="auto" w:fill="FFFFFF"/>
        </w:rPr>
        <w:t>Department Lead in Research &amp; Innovation</w:t>
      </w:r>
      <w:r w:rsidR="00397674">
        <w:rPr>
          <w:rFonts w:ascii="Times" w:eastAsia="Times New Roman" w:hAnsi="Times"/>
          <w:sz w:val="20"/>
          <w:szCs w:val="20"/>
        </w:rPr>
        <w:t xml:space="preserve"> </w:t>
      </w:r>
      <w:r w:rsidR="00095E3D">
        <w:rPr>
          <w:sz w:val="20"/>
          <w:szCs w:val="20"/>
        </w:rPr>
        <w:t xml:space="preserve">- </w:t>
      </w:r>
      <w:r w:rsidR="00095E3D" w:rsidRPr="00095E3D">
        <w:rPr>
          <w:sz w:val="20"/>
          <w:szCs w:val="20"/>
        </w:rPr>
        <w:t>+44(0)</w:t>
      </w:r>
      <w:r w:rsidR="00397674">
        <w:rPr>
          <w:sz w:val="20"/>
          <w:szCs w:val="20"/>
        </w:rPr>
        <w:t xml:space="preserve"> </w:t>
      </w:r>
      <w:r w:rsidR="00095E3D" w:rsidRPr="00095E3D">
        <w:rPr>
          <w:sz w:val="20"/>
          <w:szCs w:val="20"/>
        </w:rPr>
        <w:t>1484 472653</w:t>
      </w:r>
      <w:r w:rsidR="00095E3D">
        <w:rPr>
          <w:sz w:val="20"/>
          <w:szCs w:val="20"/>
        </w:rPr>
        <w:t xml:space="preserve"> - </w:t>
      </w:r>
      <w:r w:rsidR="00095E3D" w:rsidRPr="00095E3D">
        <w:rPr>
          <w:sz w:val="20"/>
          <w:szCs w:val="20"/>
        </w:rPr>
        <w:t>T.D.Cassidy@hud.ac.uk</w:t>
      </w:r>
    </w:p>
    <w:p w14:paraId="006C8D88" w14:textId="77777777" w:rsidR="00397674" w:rsidRDefault="00397674" w:rsidP="009F46F2">
      <w:pPr>
        <w:jc w:val="both"/>
        <w:rPr>
          <w:sz w:val="20"/>
          <w:szCs w:val="20"/>
        </w:rPr>
      </w:pPr>
    </w:p>
    <w:p w14:paraId="5F7E3BE6" w14:textId="18E4F1E8" w:rsidR="009F46F2" w:rsidRDefault="00FC73D0" w:rsidP="009F46F2">
      <w:pPr>
        <w:jc w:val="both"/>
        <w:rPr>
          <w:sz w:val="20"/>
          <w:szCs w:val="20"/>
        </w:rPr>
      </w:pPr>
      <w:r>
        <w:rPr>
          <w:sz w:val="20"/>
          <w:szCs w:val="20"/>
        </w:rPr>
        <w:t>Dr</w:t>
      </w:r>
      <w:bookmarkStart w:id="0" w:name="_GoBack"/>
      <w:bookmarkEnd w:id="0"/>
      <w:r w:rsidR="009F46F2" w:rsidRPr="009F46F2">
        <w:rPr>
          <w:sz w:val="20"/>
          <w:szCs w:val="20"/>
        </w:rPr>
        <w:t xml:space="preserve"> Stephen </w:t>
      </w:r>
      <w:proofErr w:type="spellStart"/>
      <w:r w:rsidR="009F46F2" w:rsidRPr="009F46F2">
        <w:rPr>
          <w:sz w:val="20"/>
          <w:szCs w:val="20"/>
        </w:rPr>
        <w:t>Wigley</w:t>
      </w:r>
      <w:proofErr w:type="spellEnd"/>
      <w:r w:rsidR="009F46F2">
        <w:rPr>
          <w:sz w:val="20"/>
          <w:szCs w:val="20"/>
        </w:rPr>
        <w:t xml:space="preserve"> – University of Huddersfield, </w:t>
      </w:r>
      <w:r w:rsidR="009F46F2" w:rsidRPr="009F46F2">
        <w:rPr>
          <w:sz w:val="20"/>
          <w:szCs w:val="20"/>
        </w:rPr>
        <w:t>Queensgate,</w:t>
      </w:r>
      <w:r w:rsidR="009F46F2">
        <w:rPr>
          <w:sz w:val="20"/>
          <w:szCs w:val="20"/>
        </w:rPr>
        <w:t xml:space="preserve"> </w:t>
      </w:r>
      <w:r w:rsidR="009F46F2" w:rsidRPr="009F46F2">
        <w:rPr>
          <w:sz w:val="20"/>
          <w:szCs w:val="20"/>
        </w:rPr>
        <w:t>Huddersfield</w:t>
      </w:r>
      <w:r w:rsidR="009F46F2">
        <w:rPr>
          <w:sz w:val="20"/>
          <w:szCs w:val="20"/>
        </w:rPr>
        <w:t xml:space="preserve">, UK, </w:t>
      </w:r>
      <w:r w:rsidR="00397674" w:rsidRPr="00397674">
        <w:rPr>
          <w:sz w:val="20"/>
          <w:szCs w:val="20"/>
        </w:rPr>
        <w:t>Department Lead - International, Dep</w:t>
      </w:r>
      <w:r w:rsidR="00397674">
        <w:rPr>
          <w:sz w:val="20"/>
          <w:szCs w:val="20"/>
        </w:rPr>
        <w:t>ar</w:t>
      </w:r>
      <w:r w:rsidR="00397674" w:rsidRPr="00397674">
        <w:rPr>
          <w:sz w:val="20"/>
          <w:szCs w:val="20"/>
        </w:rPr>
        <w:t>t</w:t>
      </w:r>
      <w:r w:rsidR="00397674">
        <w:rPr>
          <w:sz w:val="20"/>
          <w:szCs w:val="20"/>
        </w:rPr>
        <w:t>ment</w:t>
      </w:r>
      <w:r w:rsidR="00397674" w:rsidRPr="00397674">
        <w:rPr>
          <w:sz w:val="20"/>
          <w:szCs w:val="20"/>
        </w:rPr>
        <w:t xml:space="preserve"> of Fashion and Textiles</w:t>
      </w:r>
      <w:r w:rsidR="009F46F2">
        <w:rPr>
          <w:sz w:val="20"/>
          <w:szCs w:val="20"/>
        </w:rPr>
        <w:t xml:space="preserve"> - </w:t>
      </w:r>
      <w:r w:rsidR="009F46F2" w:rsidRPr="009F46F2">
        <w:rPr>
          <w:sz w:val="20"/>
          <w:szCs w:val="20"/>
        </w:rPr>
        <w:t>+44 (0)</w:t>
      </w:r>
      <w:r w:rsidR="00397674">
        <w:rPr>
          <w:sz w:val="20"/>
          <w:szCs w:val="20"/>
        </w:rPr>
        <w:t xml:space="preserve"> </w:t>
      </w:r>
      <w:r w:rsidR="009F46F2" w:rsidRPr="009F46F2">
        <w:rPr>
          <w:sz w:val="20"/>
          <w:szCs w:val="20"/>
        </w:rPr>
        <w:t xml:space="preserve">1484 473707 </w:t>
      </w:r>
      <w:r w:rsidR="00095E3D">
        <w:rPr>
          <w:sz w:val="20"/>
          <w:szCs w:val="20"/>
        </w:rPr>
        <w:t xml:space="preserve">- </w:t>
      </w:r>
      <w:r w:rsidR="00095E3D" w:rsidRPr="00095E3D">
        <w:rPr>
          <w:sz w:val="20"/>
          <w:szCs w:val="20"/>
        </w:rPr>
        <w:t>S.Wigley@hud.ac.uk</w:t>
      </w:r>
    </w:p>
    <w:p w14:paraId="08CCC7D1" w14:textId="77777777" w:rsidR="009F46F2" w:rsidRDefault="009F46F2" w:rsidP="003F0489">
      <w:pPr>
        <w:jc w:val="both"/>
        <w:rPr>
          <w:sz w:val="20"/>
          <w:szCs w:val="20"/>
        </w:rPr>
      </w:pPr>
    </w:p>
    <w:p w14:paraId="331A5306" w14:textId="77777777" w:rsidR="003F0489" w:rsidRPr="006951B0" w:rsidRDefault="003F0489" w:rsidP="003F0489">
      <w:pPr>
        <w:jc w:val="both"/>
        <w:rPr>
          <w:sz w:val="20"/>
          <w:szCs w:val="20"/>
        </w:rPr>
      </w:pPr>
      <w:r w:rsidRPr="006951B0">
        <w:rPr>
          <w:sz w:val="20"/>
          <w:szCs w:val="20"/>
        </w:rPr>
        <w:t>Luxury fashion brands often seek to (explicitly and implicitly) imbue themselves with sophisticated notions of cultural value, creative innovation and authenticity in attempting to maintain an aura of exclusivity despite global brand recognition, mass consumer appeal and wide distribution. As such, luxury fashion brands have become innovators in balancing highly visible forms of marketing promotion such as advertising, social media campaigns and celebrity endorsement with more sophisticated strategies aimed at underlining the creative credibility, discerning exclusivity and cultural significance of their products.</w:t>
      </w:r>
    </w:p>
    <w:p w14:paraId="13EFEC91" w14:textId="77777777" w:rsidR="003F0489" w:rsidRPr="006951B0" w:rsidRDefault="003F0489" w:rsidP="003F0489">
      <w:pPr>
        <w:jc w:val="both"/>
        <w:rPr>
          <w:sz w:val="20"/>
          <w:szCs w:val="20"/>
        </w:rPr>
      </w:pPr>
    </w:p>
    <w:p w14:paraId="765332EA" w14:textId="77777777" w:rsidR="003F0489" w:rsidRPr="006951B0" w:rsidRDefault="003F0489" w:rsidP="003F0489">
      <w:pPr>
        <w:jc w:val="both"/>
        <w:rPr>
          <w:sz w:val="20"/>
          <w:szCs w:val="20"/>
        </w:rPr>
      </w:pPr>
      <w:r w:rsidRPr="006951B0">
        <w:rPr>
          <w:sz w:val="20"/>
          <w:szCs w:val="20"/>
        </w:rPr>
        <w:t>A key means of achieving this, as practiced by brands including Louis Vuitton and Prada, has been in aligning the luxury fashion brand with the world of contemporary art.  Initially taking the form of sponsoring and displaying art installations in stores or retail windows, this practice evolved to incorporate exhibitions in brand-owned galleries, and today is encapsulated in semi-autonomous art foundations dedicated to acquiring and publicly displaying private art collections, often in dedicated, showpiece properties located in the brand’s home city. O</w:t>
      </w:r>
      <w:r w:rsidRPr="006951B0">
        <w:rPr>
          <w:rFonts w:eastAsia="Times New Roman"/>
          <w:sz w:val="20"/>
          <w:szCs w:val="20"/>
        </w:rPr>
        <w:t xml:space="preserve">verall, evidence suggests that contemporary art has acquired a pivotal role in luxury fashion marketing, by conveying the cultural cachet and creative significance of art to the brands in a sophisticated, non-overt, and seemingly socially-responsible manner. </w:t>
      </w:r>
      <w:r w:rsidRPr="006951B0">
        <w:rPr>
          <w:sz w:val="20"/>
          <w:szCs w:val="20"/>
        </w:rPr>
        <w:t>Yet, it remains unclear how consumers think with regards of these foundations, and whether such realities should be considered as an innovative marketing tool that can generate significant benefits for both the fashion brand and the society.</w:t>
      </w:r>
    </w:p>
    <w:p w14:paraId="70D53CB5" w14:textId="77777777" w:rsidR="003F0489" w:rsidRPr="006951B0" w:rsidRDefault="003F0489" w:rsidP="003F0489">
      <w:pPr>
        <w:jc w:val="both"/>
        <w:rPr>
          <w:rFonts w:eastAsia="Times New Roman"/>
          <w:color w:val="000000"/>
          <w:sz w:val="20"/>
          <w:szCs w:val="20"/>
        </w:rPr>
      </w:pPr>
    </w:p>
    <w:p w14:paraId="3F86D5C7" w14:textId="77777777" w:rsidR="003F0489" w:rsidRPr="006951B0" w:rsidRDefault="003F0489" w:rsidP="003F0489">
      <w:pPr>
        <w:jc w:val="both"/>
        <w:rPr>
          <w:rFonts w:eastAsia="Times New Roman"/>
          <w:color w:val="000000"/>
          <w:sz w:val="20"/>
          <w:szCs w:val="20"/>
        </w:rPr>
      </w:pPr>
      <w:r w:rsidRPr="006951B0">
        <w:rPr>
          <w:rFonts w:eastAsia="Times New Roman"/>
          <w:color w:val="000000"/>
          <w:sz w:val="20"/>
          <w:szCs w:val="20"/>
        </w:rPr>
        <w:t>This paper</w:t>
      </w:r>
      <w:r>
        <w:rPr>
          <w:rFonts w:eastAsia="Times New Roman"/>
          <w:color w:val="000000"/>
          <w:sz w:val="20"/>
          <w:szCs w:val="20"/>
        </w:rPr>
        <w:t xml:space="preserve"> </w:t>
      </w:r>
      <w:r w:rsidRPr="006951B0">
        <w:rPr>
          <w:sz w:val="20"/>
          <w:szCs w:val="20"/>
        </w:rPr>
        <w:t xml:space="preserve">examines this phenomenon by offering insight to the history, motives, and practice of luxury fashion brands using association with contemporary art to boost their brand image. Furthermore, through the analysis of a set of in-depth interviews with experts in luxury branding and public engagement, this paper will propose that this practice actually transcends traditional marketing strategies in attempting to connect with customers on an intellectual, cultural and social level. </w:t>
      </w:r>
    </w:p>
    <w:p w14:paraId="32C40E08" w14:textId="77777777" w:rsidR="003F0489" w:rsidRPr="006951B0" w:rsidRDefault="003F0489" w:rsidP="003F0489">
      <w:pPr>
        <w:jc w:val="both"/>
        <w:rPr>
          <w:sz w:val="20"/>
          <w:szCs w:val="20"/>
        </w:rPr>
      </w:pPr>
    </w:p>
    <w:p w14:paraId="265B2179" w14:textId="77777777" w:rsidR="003F0489" w:rsidRPr="006951B0" w:rsidRDefault="003F0489" w:rsidP="003F0489">
      <w:pPr>
        <w:jc w:val="both"/>
        <w:rPr>
          <w:sz w:val="20"/>
          <w:szCs w:val="20"/>
        </w:rPr>
      </w:pPr>
      <w:r w:rsidRPr="006951B0">
        <w:rPr>
          <w:sz w:val="20"/>
          <w:szCs w:val="20"/>
        </w:rPr>
        <w:t xml:space="preserve">This exploratory study will give fashion brands’ consumers an insight in an emerging realm of luxury brand marketing practice – the surreptitiously integration and association of cultural knowledge, contemporary art, and public engagement, with luxury brands in an attempt to insinuate brand credentials in the mind of consumers in a stealthy, ostensibly altruistic and subtle manner.  </w:t>
      </w:r>
    </w:p>
    <w:p w14:paraId="111FED43" w14:textId="77777777" w:rsidR="003F0489" w:rsidRPr="006951B0" w:rsidRDefault="003F0489" w:rsidP="003F0489">
      <w:pPr>
        <w:jc w:val="both"/>
        <w:rPr>
          <w:sz w:val="20"/>
          <w:szCs w:val="20"/>
        </w:rPr>
      </w:pPr>
    </w:p>
    <w:p w14:paraId="10DDCFB3" w14:textId="77777777" w:rsidR="003F0489" w:rsidRPr="00B736D6" w:rsidRDefault="003F0489" w:rsidP="003F0489">
      <w:pPr>
        <w:jc w:val="both"/>
        <w:rPr>
          <w:sz w:val="20"/>
          <w:szCs w:val="20"/>
        </w:rPr>
      </w:pPr>
      <w:r w:rsidRPr="00B736D6">
        <w:rPr>
          <w:b/>
          <w:sz w:val="20"/>
          <w:szCs w:val="20"/>
        </w:rPr>
        <w:t>Keywords</w:t>
      </w:r>
      <w:r w:rsidRPr="00B736D6">
        <w:rPr>
          <w:sz w:val="20"/>
          <w:szCs w:val="20"/>
        </w:rPr>
        <w:t>: luxury fashion brand, fashion marketing, fashion brands’ art foundations, public engagement.</w:t>
      </w:r>
    </w:p>
    <w:p w14:paraId="2875CDE3" w14:textId="77777777" w:rsidR="003F0489" w:rsidRDefault="003F0489" w:rsidP="003F0489"/>
    <w:p w14:paraId="4A68385C" w14:textId="77777777" w:rsidR="00377252" w:rsidRDefault="00377252" w:rsidP="003F0489">
      <w:r>
        <w:t>INTRODUCTION</w:t>
      </w:r>
      <w:r>
        <w:tab/>
      </w:r>
    </w:p>
    <w:p w14:paraId="1B46F26C" w14:textId="77777777" w:rsidR="00377252" w:rsidRDefault="00055E66" w:rsidP="0070004C">
      <w:pPr>
        <w:jc w:val="both"/>
      </w:pPr>
      <w:r w:rsidRPr="00055E66">
        <w:t>The purpose of this paper is to analyse the private art foundations owned by luxury fashion brands, with a specific focus on better understanding whether such realities are to be considered as an innovative marketing tool that can generate significant benefits for both the fashion brand and society. After an accurate analysis of the main western European fashion brands’ foundations, attention</w:t>
      </w:r>
      <w:r w:rsidR="00054EFF">
        <w:t xml:space="preserve"> </w:t>
      </w:r>
      <w:r w:rsidR="00D402A9">
        <w:t>was given</w:t>
      </w:r>
      <w:r w:rsidRPr="00055E66">
        <w:t xml:space="preserve"> to </w:t>
      </w:r>
      <w:proofErr w:type="spellStart"/>
      <w:r w:rsidRPr="00055E66">
        <w:rPr>
          <w:i/>
        </w:rPr>
        <w:t>Fondation</w:t>
      </w:r>
      <w:proofErr w:type="spellEnd"/>
      <w:r w:rsidRPr="00055E66">
        <w:rPr>
          <w:i/>
        </w:rPr>
        <w:t xml:space="preserve"> Louis Vuitton</w:t>
      </w:r>
      <w:r w:rsidRPr="00055E66">
        <w:t xml:space="preserve">, and </w:t>
      </w:r>
      <w:r w:rsidRPr="00055E66">
        <w:rPr>
          <w:i/>
        </w:rPr>
        <w:t>Fondazione Prada</w:t>
      </w:r>
      <w:r w:rsidRPr="00055E66">
        <w:t xml:space="preserve">. These were selected for </w:t>
      </w:r>
      <w:r w:rsidR="00D402A9">
        <w:t xml:space="preserve">a number of </w:t>
      </w:r>
      <w:r w:rsidRPr="00055E66">
        <w:t>reasons</w:t>
      </w:r>
      <w:r w:rsidR="00D402A9">
        <w:t xml:space="preserve"> including</w:t>
      </w:r>
      <w:r w:rsidRPr="00055E66">
        <w:t xml:space="preserve">: they share specific characteristics in structuring and in making accessible their program to the public; they both invested a significant amount of money in collecting and sponsoring contemporary art; </w:t>
      </w:r>
      <w:r w:rsidR="00D402A9">
        <w:t xml:space="preserve">and </w:t>
      </w:r>
      <w:r w:rsidRPr="00055E66">
        <w:t>they created dedicated venues for exhibiting their collection and engaging with their public.</w:t>
      </w:r>
    </w:p>
    <w:p w14:paraId="0BCEDA47" w14:textId="77777777" w:rsidR="00055E66" w:rsidRDefault="00055E66" w:rsidP="0070004C">
      <w:pPr>
        <w:jc w:val="both"/>
      </w:pPr>
    </w:p>
    <w:p w14:paraId="19987C62" w14:textId="77777777" w:rsidR="000E7B2B" w:rsidRDefault="00055E66" w:rsidP="0070004C">
      <w:pPr>
        <w:jc w:val="both"/>
      </w:pPr>
      <w:r w:rsidRPr="00055E66">
        <w:lastRenderedPageBreak/>
        <w:t>The literature review consider</w:t>
      </w:r>
      <w:r w:rsidR="00D402A9">
        <w:t>ed</w:t>
      </w:r>
      <w:r w:rsidRPr="00055E66">
        <w:t xml:space="preserve"> two key concepts and their relationship with the arts: luxury fashion brand, and public engagement. These two concepts </w:t>
      </w:r>
      <w:r w:rsidR="00D402A9">
        <w:t xml:space="preserve">may appear to be </w:t>
      </w:r>
      <w:r w:rsidRPr="00055E66">
        <w:t xml:space="preserve">unrelated, </w:t>
      </w:r>
      <w:r w:rsidR="00D402A9">
        <w:t xml:space="preserve">yet they </w:t>
      </w:r>
      <w:r w:rsidRPr="00055E66">
        <w:t>shar</w:t>
      </w:r>
      <w:r w:rsidR="00D402A9">
        <w:t>e</w:t>
      </w:r>
      <w:r w:rsidR="00054EFF">
        <w:t xml:space="preserve"> </w:t>
      </w:r>
      <w:r w:rsidR="00D402A9">
        <w:t xml:space="preserve">some important </w:t>
      </w:r>
      <w:r w:rsidRPr="00055E66">
        <w:t>aspects</w:t>
      </w:r>
      <w:r w:rsidR="00D402A9">
        <w:t>.</w:t>
      </w:r>
      <w:r w:rsidR="00054EFF">
        <w:t xml:space="preserve"> </w:t>
      </w:r>
      <w:r w:rsidR="00D402A9">
        <w:t>T</w:t>
      </w:r>
      <w:r w:rsidRPr="00055E66">
        <w:t>his paper focus</w:t>
      </w:r>
      <w:r w:rsidR="00D402A9">
        <w:t>es</w:t>
      </w:r>
      <w:r w:rsidRPr="00055E66">
        <w:t xml:space="preserve"> on </w:t>
      </w:r>
      <w:r w:rsidR="00D402A9">
        <w:t xml:space="preserve">the </w:t>
      </w:r>
      <w:r w:rsidRPr="00055E66">
        <w:t>analysi</w:t>
      </w:r>
      <w:r w:rsidR="00D402A9">
        <w:t>s stage of the</w:t>
      </w:r>
      <w:r w:rsidRPr="00055E66">
        <w:t xml:space="preserve"> two </w:t>
      </w:r>
      <w:r w:rsidR="00D402A9">
        <w:t>brands within the context of art</w:t>
      </w:r>
      <w:r w:rsidRPr="00055E66">
        <w:t>. First, public engagement and luxury fashion brands both attempt</w:t>
      </w:r>
      <w:r w:rsidR="00054EFF">
        <w:t xml:space="preserve"> </w:t>
      </w:r>
      <w:r w:rsidR="00D402A9">
        <w:t>to</w:t>
      </w:r>
      <w:r w:rsidRPr="00055E66">
        <w:t xml:space="preserve"> creat</w:t>
      </w:r>
      <w:r w:rsidR="00D402A9">
        <w:t>e</w:t>
      </w:r>
      <w:r w:rsidRPr="00055E66">
        <w:t xml:space="preserve"> a relationship with people – the customer and the public. Second, there is an attempt in both cases </w:t>
      </w:r>
      <w:r w:rsidR="00D402A9">
        <w:t>to</w:t>
      </w:r>
      <w:r w:rsidRPr="00055E66">
        <w:t xml:space="preserve"> creat</w:t>
      </w:r>
      <w:r w:rsidR="00D402A9">
        <w:t>e</w:t>
      </w:r>
      <w:r w:rsidRPr="00055E66">
        <w:t xml:space="preserve"> inclusiveness in what is generally recognised as exclusive – art and luxury. In the context of creating an inclusive relationship with the consumer – where both customer and public are considered as consumers – fashion brands’ private art foundations can be considered as </w:t>
      </w:r>
      <w:r w:rsidR="00D402A9">
        <w:t>an</w:t>
      </w:r>
      <w:r w:rsidRPr="00055E66">
        <w:t xml:space="preserve"> innovative platform where luxury fashion brand and public engagement find common ground. Research </w:t>
      </w:r>
      <w:r w:rsidR="00D402A9">
        <w:t>into</w:t>
      </w:r>
      <w:r w:rsidRPr="00055E66">
        <w:t xml:space="preserve"> this phenomenon has been mostly restricted to the </w:t>
      </w:r>
      <w:r w:rsidR="00D402A9">
        <w:t xml:space="preserve">art </w:t>
      </w:r>
      <w:r w:rsidRPr="00055E66">
        <w:t xml:space="preserve">perspective as a business investment </w:t>
      </w:r>
      <w:r w:rsidR="00315B25">
        <w:fldChar w:fldCharType="begin"/>
      </w:r>
      <w:r w:rsidR="007F4ECC">
        <w:instrText xml:space="preserve"> ADDIN EN.CITE &lt;EndNote&gt;&lt;Cite&gt;&lt;Author&gt;Zorloni&lt;/Author&gt;&lt;Year&gt;2016&lt;/Year&gt;&lt;RecNum&gt;360&lt;/RecNum&gt;&lt;DisplayText&gt;(Zorloni, 2016)&lt;/DisplayText&gt;&lt;record&gt;&lt;rec-number&gt;360&lt;/rec-number&gt;&lt;foreign-keys&gt;&lt;key app="EN" db-id="vr5a9w29aseaazedr25xp5whsvfv2v0zv0wr" timestamp="1497438299"&gt;360&lt;/key&gt;&lt;/foreign-keys&gt;&lt;ref-type name="Book"&gt;6&lt;/ref-type&gt;&lt;contributors&gt;&lt;authors&gt;&lt;author&gt;Zorloni, Alessia&lt;/author&gt;&lt;/authors&gt;&lt;/contributors&gt;&lt;titles&gt;&lt;title&gt;Art Wealth Management : Managing Private Art Collections&lt;/title&gt;&lt;/titles&gt;&lt;number&gt;Book, Whole&lt;/number&gt;&lt;keywords&gt;&lt;keyword&gt;Management science&lt;/keyword&gt;&lt;keyword&gt;Wealth Management/Pension Planning&lt;/keyword&gt;&lt;keyword&gt;Fine Arts&lt;/keyword&gt;&lt;keyword&gt;Cultural Economics&lt;/keyword&gt;&lt;keyword&gt;Cultural Management&lt;/keyword&gt;&lt;keyword&gt;Economics&lt;/keyword&gt;&lt;keyword&gt;Art&lt;/keyword&gt;&lt;/keywords&gt;&lt;dates&gt;&lt;year&gt;2016&lt;/year&gt;&lt;/dates&gt;&lt;pub-location&gt;Cham&lt;/pub-location&gt;&lt;publisher&gt;Springer&lt;/publisher&gt;&lt;isbn&gt;3319242393;9783319242392;&lt;/isbn&gt;&lt;urls&gt;&lt;related-urls&gt;&lt;url&gt;http://hud.summon.serialssolutions.com/2.0.0/link/0/eLvHCXMwtV07T8MwELYoDFAx8Cii0EoVAxJCQbHPzmPogBCIEYkCY-QmtkBAhUjK7-ec1HGaiqEDS1S7iVvfOec7-77PhAC78r2WTZhKrsNQovce-dIHzbiKpkoLCKZcinKDt0HMVHN_urp_VTzWoeoNkHYN5deNYgV-xiGAVxwEeG35x3XRUsoWly8VxqiV4mJ-V-VjV1umGj40ODqW1gJoey3ArgW2VhPdgtZS8Ahggi8G1Vl0K6a0mT1hkE4GR0I94eYNu1femk7qJL-VRxMAjibi3JCaf2ZvaTFWM-_psYNmCYxxYv61NQUMR0YQO8isKUcNzwbLMQXHRMYMsRyn5gTGultQ8Su5btpN7QWv8NJ_65KuzN9xXsE5p8hXQGiN6KO1YV76IZM9sqUMOGWfbKjZAdm2qPL8kPRQ36NK3yOn2R55vrud3Nx7iyMvPImOUxx5UkuGMVwaZpxpFvuAb43WKDbgURYEOuJTEWihtQSM7LkQWQosFMrXoBiVIRyRXWmwEbOixFBmx2QEAQ2UCDlT2BClWRxnGmjKFQ8wutZpn5w1-p78fJR9zxMnPPTy-mTQFEnyVZGhJNhGjFa_T4ZWREl53yK32H1_YeVWP_rXADlZ495TsuNehAHZLL7nakg6r_PsF0zdVPo&lt;/url&gt;&lt;/related-urls&gt;&lt;/urls&gt;&lt;electronic-resource-num&gt;10.1007/978-3-319-24241-5&lt;/electronic-resource-num&gt;&lt;/record&gt;&lt;/Cite&gt;&lt;/EndNote&gt;</w:instrText>
      </w:r>
      <w:r w:rsidR="00315B25">
        <w:fldChar w:fldCharType="separate"/>
      </w:r>
      <w:r w:rsidR="007F4ECC">
        <w:rPr>
          <w:noProof/>
        </w:rPr>
        <w:t>(Zorloni, 2016)</w:t>
      </w:r>
      <w:r w:rsidR="00315B25">
        <w:fldChar w:fldCharType="end"/>
      </w:r>
      <w:r w:rsidR="00054EFF">
        <w:t xml:space="preserve"> </w:t>
      </w:r>
      <w:r w:rsidRPr="00055E66">
        <w:t>or as part of brand value creation</w:t>
      </w:r>
      <w:r w:rsidR="00054EFF">
        <w:t xml:space="preserve"> </w:t>
      </w:r>
      <w:r w:rsidR="00315B25">
        <w:fldChar w:fldCharType="begin"/>
      </w:r>
      <w:r w:rsidR="007F4ECC">
        <w:instrText xml:space="preserve"> ADDIN EN.CITE &lt;EndNote&gt;&lt;Cite&gt;&lt;Author&gt;Codignola&lt;/Author&gt;&lt;Year&gt;2016&lt;/Year&gt;&lt;RecNum&gt;228&lt;/RecNum&gt;&lt;DisplayText&gt;(Codignola &amp;amp; Rancati, 2016)&lt;/DisplayText&gt;&lt;record&gt;&lt;rec-number&gt;228&lt;/rec-number&gt;&lt;foreign-keys&gt;&lt;key app="EN" db-id="vr5a9w29aseaazedr25xp5whsvfv2v0zv0wr" timestamp="1481887657"&gt;228&lt;/key&gt;&lt;/foreign-keys&gt;&lt;ref-type name="Book Section"&gt;5&lt;/ref-type&gt;&lt;contributors&gt;&lt;authors&gt;&lt;author&gt;Federica Codignola&lt;/author&gt;&lt;author&gt;Elisa Rancati&lt;/author&gt;&lt;/authors&gt;&lt;/contributors&gt;&lt;titles&gt;&lt;title&gt;The Blending of Luxury Fashion Brands and Contemporary Art: A Global Strategy for Value Creation.&lt;/title&gt;&lt;secondary-title&gt;Handbook of Research on Global Fashion Management and Merchandising&lt;/secondary-title&gt;&lt;/titles&gt;&lt;dates&gt;&lt;year&gt;2016&lt;/year&gt;&lt;/dates&gt;&lt;publisher&gt;Hershey, PA: IGI Global&lt;/publisher&gt;&lt;urls&gt;&lt;/urls&gt;&lt;/record&gt;&lt;/Cite&gt;&lt;/EndNote&gt;</w:instrText>
      </w:r>
      <w:r w:rsidR="00315B25">
        <w:fldChar w:fldCharType="separate"/>
      </w:r>
      <w:r w:rsidR="007F4ECC">
        <w:rPr>
          <w:noProof/>
        </w:rPr>
        <w:t>(Codignola &amp; Rancati, 2016)</w:t>
      </w:r>
      <w:r w:rsidR="00315B25">
        <w:fldChar w:fldCharType="end"/>
      </w:r>
      <w:r w:rsidR="007F4ECC">
        <w:t xml:space="preserve">, </w:t>
      </w:r>
      <w:r w:rsidR="00D402A9">
        <w:t>still</w:t>
      </w:r>
      <w:r w:rsidRPr="00055E66">
        <w:t xml:space="preserve"> no single study has investigated </w:t>
      </w:r>
      <w:r w:rsidR="00D402A9">
        <w:t xml:space="preserve">the relationship </w:t>
      </w:r>
      <w:r w:rsidRPr="00055E66">
        <w:t xml:space="preserve"> from the public engagement perspective.</w:t>
      </w:r>
    </w:p>
    <w:p w14:paraId="09E883FC" w14:textId="77777777" w:rsidR="00055E66" w:rsidRDefault="00055E66" w:rsidP="0070004C">
      <w:pPr>
        <w:jc w:val="both"/>
      </w:pPr>
    </w:p>
    <w:p w14:paraId="381C1FDB" w14:textId="77777777" w:rsidR="009120B6" w:rsidRDefault="00055E66" w:rsidP="0070004C">
      <w:pPr>
        <w:jc w:val="both"/>
      </w:pPr>
      <w:r w:rsidRPr="00055E66">
        <w:t>A set of in-depth and semi-structured interviews w</w:t>
      </w:r>
      <w:r w:rsidR="00D402A9">
        <w:t>ere</w:t>
      </w:r>
      <w:r w:rsidRPr="00055E66">
        <w:t xml:space="preserve"> conducted with experts in luxury fashion brands and public engagement, such as museum directors and marketing executives associated with luxury brands. The analysis and discussion of these interviews provide a new insight into the phenomenon of luxury fashion brands’ art foundations, by proposing that these foundations should be considered as a medium for the brand </w:t>
      </w:r>
      <w:r w:rsidR="00D402A9">
        <w:t>to</w:t>
      </w:r>
      <w:r w:rsidRPr="00055E66">
        <w:t xml:space="preserve"> conceiv</w:t>
      </w:r>
      <w:r w:rsidR="00D402A9">
        <w:t>e</w:t>
      </w:r>
      <w:r w:rsidRPr="00055E66">
        <w:t xml:space="preserve"> marketing in a way that goes beyond selling products</w:t>
      </w:r>
      <w:r w:rsidR="00D402A9">
        <w:t>, thus</w:t>
      </w:r>
      <w:r w:rsidR="00054EFF">
        <w:t xml:space="preserve"> </w:t>
      </w:r>
      <w:r w:rsidRPr="00055E66">
        <w:t>focus</w:t>
      </w:r>
      <w:r w:rsidR="00D402A9">
        <w:t>ing</w:t>
      </w:r>
      <w:r w:rsidRPr="00055E66">
        <w:t xml:space="preserve"> more on generating benefits and well-being for itself and the consumer.  </w:t>
      </w:r>
    </w:p>
    <w:p w14:paraId="29FEEF13" w14:textId="77777777" w:rsidR="003E4FBF" w:rsidRDefault="003E4FBF" w:rsidP="0070004C">
      <w:pPr>
        <w:jc w:val="both"/>
      </w:pPr>
    </w:p>
    <w:p w14:paraId="34266F90" w14:textId="77777777" w:rsidR="00055E66" w:rsidRDefault="00D402A9" w:rsidP="00055E66">
      <w:pPr>
        <w:jc w:val="both"/>
        <w:rPr>
          <w:rFonts w:cs="Gill Sans"/>
        </w:rPr>
      </w:pPr>
      <w:r>
        <w:rPr>
          <w:rFonts w:cs="Gill Sans"/>
        </w:rPr>
        <w:t>The o</w:t>
      </w:r>
      <w:r w:rsidR="00055E66" w:rsidRPr="00055E66">
        <w:rPr>
          <w:rFonts w:cs="Gill Sans"/>
        </w:rPr>
        <w:t>bjectives of the paper are:</w:t>
      </w:r>
    </w:p>
    <w:p w14:paraId="4192C1FA" w14:textId="77777777" w:rsidR="00055E66" w:rsidRDefault="00055E66" w:rsidP="00055E66">
      <w:pPr>
        <w:pStyle w:val="ListParagraph"/>
        <w:numPr>
          <w:ilvl w:val="0"/>
          <w:numId w:val="2"/>
        </w:numPr>
        <w:jc w:val="both"/>
        <w:rPr>
          <w:rFonts w:cs="Gill Sans"/>
        </w:rPr>
      </w:pPr>
      <w:r w:rsidRPr="00055E66">
        <w:rPr>
          <w:rFonts w:cs="Gill Sans"/>
        </w:rPr>
        <w:t>To identify motives for luxury fashion brands’ conspicuous investments in art, by investigating the concept of the luxury fashion brand and characteristics.</w:t>
      </w:r>
    </w:p>
    <w:p w14:paraId="3628656B" w14:textId="77777777" w:rsidR="00055E66" w:rsidRPr="00055E66" w:rsidRDefault="00055E66" w:rsidP="00055E66">
      <w:pPr>
        <w:pStyle w:val="ListParagraph"/>
        <w:numPr>
          <w:ilvl w:val="0"/>
          <w:numId w:val="2"/>
        </w:numPr>
        <w:jc w:val="both"/>
        <w:rPr>
          <w:rFonts w:cs="Gill Sans"/>
        </w:rPr>
      </w:pPr>
      <w:r w:rsidRPr="00055E66">
        <w:rPr>
          <w:rFonts w:cs="Gill Sans"/>
        </w:rPr>
        <w:t>To better understand public engagement, by scoping it practice and evaluation.</w:t>
      </w:r>
    </w:p>
    <w:p w14:paraId="46C78C4B" w14:textId="77777777" w:rsidR="00055E66" w:rsidRPr="00055E66" w:rsidRDefault="00055E66" w:rsidP="00055E66">
      <w:pPr>
        <w:jc w:val="both"/>
        <w:rPr>
          <w:rFonts w:cs="Gill Sans"/>
        </w:rPr>
      </w:pPr>
    </w:p>
    <w:p w14:paraId="705DEB97" w14:textId="77777777" w:rsidR="00055E66" w:rsidRPr="00055E66" w:rsidRDefault="00055E66" w:rsidP="00055E66">
      <w:pPr>
        <w:jc w:val="both"/>
        <w:rPr>
          <w:rFonts w:cs="Gill Sans"/>
        </w:rPr>
      </w:pPr>
      <w:r w:rsidRPr="00055E66">
        <w:rPr>
          <w:rFonts w:cs="Gill Sans"/>
        </w:rPr>
        <w:t>Th</w:t>
      </w:r>
      <w:r w:rsidR="00D402A9">
        <w:rPr>
          <w:rFonts w:cs="Gill Sans"/>
        </w:rPr>
        <w:t xml:space="preserve">rough these objectives the </w:t>
      </w:r>
      <w:r w:rsidR="00054EFF">
        <w:rPr>
          <w:rFonts w:cs="Gill Sans"/>
        </w:rPr>
        <w:t>paper</w:t>
      </w:r>
      <w:r w:rsidRPr="00055E66">
        <w:rPr>
          <w:rFonts w:cs="Gill Sans"/>
        </w:rPr>
        <w:t xml:space="preserve"> answer</w:t>
      </w:r>
      <w:r w:rsidR="00D402A9">
        <w:rPr>
          <w:rFonts w:cs="Gill Sans"/>
        </w:rPr>
        <w:t>s</w:t>
      </w:r>
      <w:r w:rsidRPr="00055E66">
        <w:rPr>
          <w:rFonts w:cs="Gill Sans"/>
        </w:rPr>
        <w:t xml:space="preserve"> the following research question:</w:t>
      </w:r>
    </w:p>
    <w:p w14:paraId="5E23F198" w14:textId="77777777" w:rsidR="00055E66" w:rsidRPr="00055E66" w:rsidRDefault="00055E66" w:rsidP="00055E66">
      <w:pPr>
        <w:jc w:val="both"/>
        <w:rPr>
          <w:rFonts w:cs="Gill Sans"/>
        </w:rPr>
      </w:pPr>
      <w:r w:rsidRPr="00055E66">
        <w:rPr>
          <w:rFonts w:cs="Gill Sans"/>
        </w:rPr>
        <w:t xml:space="preserve">Are luxury fashion brands’ foundations, such as </w:t>
      </w:r>
      <w:r w:rsidRPr="00055E66">
        <w:rPr>
          <w:rFonts w:cs="Gill Sans"/>
          <w:i/>
        </w:rPr>
        <w:t>Fondazione Prada</w:t>
      </w:r>
      <w:r w:rsidRPr="00055E66">
        <w:rPr>
          <w:rFonts w:cs="Gill Sans"/>
        </w:rPr>
        <w:t xml:space="preserve"> and </w:t>
      </w:r>
      <w:proofErr w:type="spellStart"/>
      <w:r w:rsidRPr="00055E66">
        <w:rPr>
          <w:rFonts w:cs="Gill Sans"/>
          <w:i/>
        </w:rPr>
        <w:t>Fondation</w:t>
      </w:r>
      <w:proofErr w:type="spellEnd"/>
      <w:r w:rsidRPr="00055E66">
        <w:rPr>
          <w:rFonts w:cs="Gill Sans"/>
          <w:i/>
        </w:rPr>
        <w:t xml:space="preserve"> Louis Vuitton</w:t>
      </w:r>
      <w:r w:rsidRPr="00055E66">
        <w:rPr>
          <w:rFonts w:cs="Gill Sans"/>
        </w:rPr>
        <w:t xml:space="preserve"> an innovative marketing tool?</w:t>
      </w:r>
    </w:p>
    <w:p w14:paraId="23F84A3C" w14:textId="77777777" w:rsidR="00055E66" w:rsidRPr="00055E66" w:rsidRDefault="00055E66" w:rsidP="00055E66">
      <w:pPr>
        <w:jc w:val="both"/>
        <w:rPr>
          <w:rFonts w:cs="Gill Sans"/>
        </w:rPr>
      </w:pPr>
    </w:p>
    <w:p w14:paraId="07449680" w14:textId="77777777" w:rsidR="00723027" w:rsidRDefault="00055E66" w:rsidP="00055E66">
      <w:pPr>
        <w:jc w:val="both"/>
        <w:rPr>
          <w:rFonts w:cs="Gill Sans"/>
        </w:rPr>
      </w:pPr>
      <w:r w:rsidRPr="00055E66">
        <w:rPr>
          <w:rFonts w:cs="Gill Sans"/>
        </w:rPr>
        <w:t xml:space="preserve">This paper </w:t>
      </w:r>
      <w:r w:rsidR="00D402A9">
        <w:rPr>
          <w:rFonts w:cs="Gill Sans"/>
        </w:rPr>
        <w:t xml:space="preserve">reports on the </w:t>
      </w:r>
      <w:r w:rsidRPr="00055E66">
        <w:rPr>
          <w:rFonts w:cs="Gill Sans"/>
        </w:rPr>
        <w:t>early stage</w:t>
      </w:r>
      <w:r w:rsidR="00D402A9">
        <w:rPr>
          <w:rFonts w:cs="Gill Sans"/>
        </w:rPr>
        <w:t>s of the</w:t>
      </w:r>
      <w:r w:rsidRPr="00055E66">
        <w:rPr>
          <w:rFonts w:cs="Gill Sans"/>
        </w:rPr>
        <w:t xml:space="preserve"> analysis that </w:t>
      </w:r>
      <w:r w:rsidR="00D402A9">
        <w:rPr>
          <w:rFonts w:cs="Gill Sans"/>
        </w:rPr>
        <w:t>is part of a larger</w:t>
      </w:r>
      <w:r w:rsidRPr="00055E66">
        <w:rPr>
          <w:rFonts w:cs="Gill Sans"/>
        </w:rPr>
        <w:t xml:space="preserve"> Ph.D. </w:t>
      </w:r>
      <w:r w:rsidR="00C044F3">
        <w:rPr>
          <w:rFonts w:cs="Gill Sans"/>
        </w:rPr>
        <w:t>study</w:t>
      </w:r>
      <w:r w:rsidRPr="00055E66">
        <w:rPr>
          <w:rFonts w:cs="Gill Sans"/>
        </w:rPr>
        <w:t>.</w:t>
      </w:r>
    </w:p>
    <w:p w14:paraId="6D4E508A" w14:textId="77777777" w:rsidR="003F0489" w:rsidRDefault="003F0489" w:rsidP="00055E66">
      <w:pPr>
        <w:jc w:val="both"/>
      </w:pPr>
    </w:p>
    <w:p w14:paraId="7074A621" w14:textId="77777777" w:rsidR="00377252" w:rsidRDefault="003F0489" w:rsidP="003F0489">
      <w:r>
        <w:t>LITERATURE REVIEW</w:t>
      </w:r>
    </w:p>
    <w:p w14:paraId="461644B0" w14:textId="77777777" w:rsidR="00282130" w:rsidRDefault="003237BA" w:rsidP="0070004C">
      <w:pPr>
        <w:jc w:val="both"/>
      </w:pPr>
      <w:r w:rsidRPr="003237BA">
        <w:t xml:space="preserve">This is a moment in time where fashion is moving fast </w:t>
      </w:r>
      <w:r w:rsidR="00C044F3">
        <w:t xml:space="preserve">utilising </w:t>
      </w:r>
      <w:r w:rsidRPr="003237BA">
        <w:t>technology, with examples of advanced fitting rooms integrated with smart mirrors</w:t>
      </w:r>
      <w:r w:rsidR="00054EFF">
        <w:t xml:space="preserve"> </w:t>
      </w:r>
      <w:r w:rsidR="00315B25">
        <w:fldChar w:fldCharType="begin"/>
      </w:r>
      <w:r w:rsidR="003A22C5">
        <w:instrText xml:space="preserve"> ADDIN EN.CITE &lt;EndNote&gt;&lt;Cite&gt;&lt;Author&gt;Townsend&lt;/Author&gt;&lt;Year&gt;2017&lt;/Year&gt;&lt;RecNum&gt;339&lt;/RecNum&gt;&lt;DisplayText&gt;(Townsend, 2017)&lt;/DisplayText&gt;&lt;record&gt;&lt;rec-number&gt;339&lt;/rec-number&gt;&lt;foreign-keys&gt;&lt;key app="EN" db-id="vr5a9w29aseaazedr25xp5whsvfv2v0zv0wr" timestamp="1496672133"&gt;339&lt;/key&gt;&lt;/foreign-keys&gt;&lt;ref-type name="Electronic Article"&gt;43&lt;/ref-type&gt;&lt;contributors&gt;&lt;authors&gt;&lt;author&gt;Matthew Townsend &lt;/author&gt;&lt;/authors&gt;&lt;/contributors&gt;&lt;titles&gt;&lt;title&gt;‘Smart Mirrors’ Come to the Fitting Room&lt;/title&gt;&lt;secondary-title&gt;Bloomberg Businessweek&lt;/secondary-title&gt;&lt;/titles&gt;&lt;periodical&gt;&lt;full-title&gt;Bloomberg Businessweek&lt;/full-title&gt;&lt;/periodical&gt;&lt;dates&gt;&lt;year&gt;2017&lt;/year&gt;&lt;/dates&gt;&lt;urls&gt;&lt;related-urls&gt;&lt;url&gt;https://www.bloomberg.com/news/articles/2017-02-16/-smart-mirrors-come-to-the-fitting-room&lt;/url&gt;&lt;/related-urls&gt;&lt;/urls&gt;&lt;/record&gt;&lt;/Cite&gt;&lt;/EndNote&gt;</w:instrText>
      </w:r>
      <w:r w:rsidR="00315B25">
        <w:fldChar w:fldCharType="separate"/>
      </w:r>
      <w:r w:rsidR="003A22C5">
        <w:rPr>
          <w:noProof/>
        </w:rPr>
        <w:t>(Townsend, 2017)</w:t>
      </w:r>
      <w:r w:rsidR="00315B25">
        <w:fldChar w:fldCharType="end"/>
      </w:r>
      <w:r w:rsidR="002934C2">
        <w:t xml:space="preserve">, brands investing in </w:t>
      </w:r>
      <w:proofErr w:type="spellStart"/>
      <w:r w:rsidR="00317C77" w:rsidRPr="003A22C5">
        <w:t>wearable</w:t>
      </w:r>
      <w:r w:rsidR="00317C77">
        <w:t>s</w:t>
      </w:r>
      <w:proofErr w:type="spellEnd"/>
      <w:r w:rsidR="00054EFF">
        <w:t xml:space="preserve"> </w:t>
      </w:r>
      <w:r w:rsidR="00315B25">
        <w:fldChar w:fldCharType="begin"/>
      </w:r>
      <w:r w:rsidR="007157DB">
        <w:instrText xml:space="preserve"> ADDIN EN.CITE &lt;EndNote&gt;&lt;Cite&gt;&lt;Author&gt;Sherman&lt;/Author&gt;&lt;Year&gt;2016&lt;/Year&gt;&lt;RecNum&gt;338&lt;/RecNum&gt;&lt;DisplayText&gt;(Sherman, 2016a)&lt;/DisplayText&gt;&lt;record&gt;&lt;rec-number&gt;338&lt;/rec-number&gt;&lt;foreign-keys&gt;&lt;key app="EN" db-id="vr5a9w29aseaazedr25xp5whsvfv2v0zv0wr" timestamp="1496671982"&gt;338&lt;/key&gt;&lt;/foreign-keys&gt;&lt;ref-type name="Electronic Article"&gt;43&lt;/ref-type&gt;&lt;contributors&gt;&lt;authors&gt;&lt;author&gt;Lauren Sherman&lt;/author&gt;&lt;/authors&gt;&lt;/contributors&gt;&lt;titles&gt;&lt;title&gt;Flush With Tech Wealth, San Francisco Warms to Fashion&lt;/title&gt;&lt;secondary-title&gt;Business of Fashion&lt;/secondary-title&gt;&lt;/titles&gt;&lt;periodical&gt;&lt;full-title&gt;Business of Fashion&lt;/full-title&gt;&lt;/periodical&gt;&lt;dates&gt;&lt;year&gt;2016&lt;/year&gt;&lt;/dates&gt;&lt;urls&gt;&lt;related-urls&gt;&lt;url&gt;https://www.businessoffashion.com/articles/market-gps/flush-with-tech-wealth-san-francisco-warms-to-fashion&lt;/url&gt;&lt;/related-urls&gt;&lt;/urls&gt;&lt;/record&gt;&lt;/Cite&gt;&lt;/EndNote&gt;</w:instrText>
      </w:r>
      <w:r w:rsidR="00315B25">
        <w:fldChar w:fldCharType="separate"/>
      </w:r>
      <w:r w:rsidR="007157DB">
        <w:rPr>
          <w:noProof/>
        </w:rPr>
        <w:t>(Sherman, 2016a)</w:t>
      </w:r>
      <w:r w:rsidR="00315B25">
        <w:fldChar w:fldCharType="end"/>
      </w:r>
      <w:r w:rsidR="002934C2">
        <w:t xml:space="preserve">, </w:t>
      </w:r>
      <w:r w:rsidR="00C044F3">
        <w:t xml:space="preserve">and the </w:t>
      </w:r>
      <w:r w:rsidR="002934C2">
        <w:t>creation of new luxury hub</w:t>
      </w:r>
      <w:r w:rsidR="00C044F3">
        <w:t>s</w:t>
      </w:r>
      <w:r w:rsidR="002934C2">
        <w:t xml:space="preserve"> for online shopping</w:t>
      </w:r>
      <w:r w:rsidR="00054EFF">
        <w:t xml:space="preserve"> </w:t>
      </w:r>
      <w:r w:rsidR="00315B25">
        <w:fldChar w:fldCharType="begin"/>
      </w:r>
      <w:r w:rsidR="006D26EB">
        <w:instrText xml:space="preserve"> ADDIN EN.CITE &lt;EndNote&gt;&lt;Cite&gt;&lt;Author&gt;Paton&lt;/Author&gt;&lt;Year&gt;2017&lt;/Year&gt;&lt;RecNum&gt;340&lt;/RecNum&gt;&lt;DisplayText&gt;(Paton, 2017)&lt;/DisplayText&gt;&lt;record&gt;&lt;rec-number&gt;340&lt;/rec-number&gt;&lt;foreign-keys&gt;&lt;key app="EN" db-id="vr5a9w29aseaazedr25xp5whsvfv2v0zv0wr" timestamp="1496674856"&gt;340&lt;/key&gt;&lt;/foreign-keys&gt;&lt;ref-type name="Electronic Article"&gt;43&lt;/ref-type&gt;&lt;contributors&gt;&lt;authors&gt;&lt;author&gt;ELIZABETH Paton&lt;/author&gt;&lt;/authors&gt;&lt;/contributors&gt;&lt;titles&gt;&lt;title&gt;LVMH and the Next Big Digital Shopping Experience&lt;/title&gt;&lt;secondary-title&gt;The New York Times&lt;/secondary-title&gt;&lt;/titles&gt;&lt;periodical&gt;&lt;full-title&gt;The New York Times&lt;/full-title&gt;&lt;/periodical&gt;&lt;dates&gt;&lt;year&gt;2017&lt;/year&gt;&lt;/dates&gt;&lt;urls&gt;&lt;related-urls&gt;&lt;url&gt;https://www.nytimes.com/2017/05/10/fashion/lvmh-ian-rogers-24-sevres-takes-on-amazon.html?_r=0&lt;/url&gt;&lt;/related-urls&gt;&lt;/urls&gt;&lt;/record&gt;&lt;/Cite&gt;&lt;/EndNote&gt;</w:instrText>
      </w:r>
      <w:r w:rsidR="00315B25">
        <w:fldChar w:fldCharType="separate"/>
      </w:r>
      <w:r w:rsidR="006D26EB">
        <w:rPr>
          <w:noProof/>
        </w:rPr>
        <w:t>(Paton, 2017)</w:t>
      </w:r>
      <w:r w:rsidR="00315B25">
        <w:fldChar w:fldCharType="end"/>
      </w:r>
      <w:r w:rsidR="00C044F3">
        <w:t xml:space="preserve">.There are a </w:t>
      </w:r>
      <w:r w:rsidRPr="003237BA">
        <w:t>few researche</w:t>
      </w:r>
      <w:r w:rsidR="00C044F3">
        <w:t>r</w:t>
      </w:r>
      <w:r w:rsidRPr="003237BA">
        <w:t xml:space="preserve">s </w:t>
      </w:r>
      <w:r w:rsidR="00C044F3">
        <w:t xml:space="preserve">focusing </w:t>
      </w:r>
      <w:r w:rsidRPr="003237BA">
        <w:t>on innovative materials and techniques</w:t>
      </w:r>
      <w:r w:rsidR="00054EFF">
        <w:t xml:space="preserve"> </w:t>
      </w:r>
      <w:r w:rsidR="00315B25">
        <w:fldChar w:fldCharType="begin"/>
      </w:r>
      <w:r w:rsidR="006D26EB">
        <w:instrText xml:space="preserve"> ADDIN EN.CITE &lt;EndNote&gt;&lt;Cite&gt;&lt;Author&gt;Hao&lt;/Author&gt;&lt;Year&gt;2017&lt;/Year&gt;&lt;RecNum&gt;341&lt;/RecNum&gt;&lt;DisplayText&gt;(Hao, 2017)&lt;/DisplayText&gt;&lt;record&gt;&lt;rec-number&gt;341&lt;/rec-number&gt;&lt;foreign-keys&gt;&lt;key app="EN" db-id="vr5a9w29aseaazedr25xp5whsvfv2v0zv0wr" timestamp="1496675010"&gt;341&lt;/key&gt;&lt;/foreign-keys&gt;&lt;ref-type name="Electronic Article"&gt;43&lt;/ref-type&gt;&lt;contributors&gt;&lt;authors&gt;&lt;author&gt;Karen Hao&lt;/author&gt;&lt;/authors&gt;&lt;/contributors&gt;&lt;titles&gt;&lt;title&gt;Would you wear a leather jacket grown in a lab?&lt;/title&gt;&lt;secondary-title&gt;Quartz&lt;/secondary-title&gt;&lt;/titles&gt;&lt;periodical&gt;&lt;full-title&gt;Quartz&lt;/full-title&gt;&lt;/periodical&gt;&lt;dates&gt;&lt;year&gt;2017&lt;/year&gt;&lt;/dates&gt;&lt;urls&gt;&lt;related-urls&gt;&lt;url&gt;https://qz.com/901643/would-you-wear-a-leather-jacket-grown-in-a-lab/&lt;/url&gt;&lt;/related-urls&gt;&lt;/urls&gt;&lt;/record&gt;&lt;/Cite&gt;&lt;/EndNote&gt;</w:instrText>
      </w:r>
      <w:r w:rsidR="00315B25">
        <w:fldChar w:fldCharType="separate"/>
      </w:r>
      <w:r w:rsidR="006D26EB">
        <w:rPr>
          <w:noProof/>
        </w:rPr>
        <w:t>(Hao, 2017)</w:t>
      </w:r>
      <w:r w:rsidR="00315B25">
        <w:fldChar w:fldCharType="end"/>
      </w:r>
      <w:r w:rsidR="002934C2">
        <w:t xml:space="preserve">, and </w:t>
      </w:r>
      <w:r w:rsidR="00C044F3">
        <w:t xml:space="preserve">the </w:t>
      </w:r>
      <w:r w:rsidR="002934C2">
        <w:t>exploitation of social media at their maximum</w:t>
      </w:r>
      <w:r w:rsidR="00054EFF">
        <w:t xml:space="preserve"> </w:t>
      </w:r>
      <w:r w:rsidR="00315B25">
        <w:fldChar w:fldCharType="begin"/>
      </w:r>
      <w:r w:rsidR="008C0538">
        <w:instrText xml:space="preserve"> ADDIN EN.CITE &lt;EndNote&gt;&lt;Cite&gt;&lt;Author&gt;Godey&lt;/Author&gt;&lt;Year&gt;2016&lt;/Year&gt;&lt;RecNum&gt;342&lt;/RecNum&gt;&lt;DisplayText&gt;(Godey et al., 2016)&lt;/DisplayText&gt;&lt;record&gt;&lt;rec-number&gt;342&lt;/rec-number&gt;&lt;foreign-keys&gt;&lt;key app="EN" db-id="vr5a9w29aseaazedr25xp5whsvfv2v0zv0wr" timestamp="1496675407"&gt;342&lt;/key&gt;&lt;/foreign-keys&gt;&lt;ref-type name="Journal Article"&gt;17&lt;/ref-type&gt;&lt;contributors&gt;&lt;authors&gt;&lt;author&gt;Godey, Bruno&lt;/author&gt;&lt;author&gt;Manthiou, Aikaterini&lt;/author&gt;&lt;author&gt;Pederzoli, Daniele&lt;/author&gt;&lt;author&gt;Rokka, Joonas&lt;/author&gt;&lt;author&gt;Aiello, Gaetano&lt;/author&gt;&lt;author&gt;Donvito, Raffaele&lt;/author&gt;&lt;author&gt;Singh, Rahul&lt;/author&gt;&lt;/authors&gt;&lt;/contributors&gt;&lt;titles&gt;&lt;title&gt;Social media marketing efforts of luxury brands: Influence on brand equity and consumer behavior&lt;/title&gt;&lt;secondary-title&gt;Journal of Business Research&lt;/secondary-title&gt;&lt;/titles&gt;&lt;periodical&gt;&lt;full-title&gt;Journal of Business Research&lt;/full-title&gt;&lt;/periodical&gt;&lt;pages&gt;5833-5841&lt;/pages&gt;&lt;volume&gt;69&lt;/volume&gt;&lt;number&gt;12&lt;/number&gt;&lt;dates&gt;&lt;year&gt;2016&lt;/year&gt;&lt;/dates&gt;&lt;isbn&gt;0148-2963&lt;/isbn&gt;&lt;urls&gt;&lt;/urls&gt;&lt;/record&gt;&lt;/Cite&gt;&lt;/EndNote&gt;</w:instrText>
      </w:r>
      <w:r w:rsidR="00315B25">
        <w:fldChar w:fldCharType="separate"/>
      </w:r>
      <w:r w:rsidR="008C0538">
        <w:rPr>
          <w:noProof/>
        </w:rPr>
        <w:t>(Godey et al., 2016)</w:t>
      </w:r>
      <w:r w:rsidR="00315B25">
        <w:fldChar w:fldCharType="end"/>
      </w:r>
      <w:r w:rsidR="002934C2">
        <w:t xml:space="preserve">. </w:t>
      </w:r>
      <w:r w:rsidR="00C044F3">
        <w:t>H</w:t>
      </w:r>
      <w:r w:rsidRPr="003237BA">
        <w:t xml:space="preserve">owever, at the same time, </w:t>
      </w:r>
      <w:r w:rsidR="00C044F3">
        <w:t xml:space="preserve">many </w:t>
      </w:r>
      <w:r w:rsidRPr="003237BA">
        <w:t>brands, especially th</w:t>
      </w:r>
      <w:r w:rsidR="00C044F3">
        <w:t>e</w:t>
      </w:r>
      <w:r w:rsidR="00054EFF">
        <w:t xml:space="preserve"> </w:t>
      </w:r>
      <w:r w:rsidR="00C044F3">
        <w:t xml:space="preserve">globally </w:t>
      </w:r>
      <w:r w:rsidRPr="003237BA">
        <w:t xml:space="preserve">recognised luxury brands, are attempting </w:t>
      </w:r>
      <w:r w:rsidR="00C044F3">
        <w:t>to</w:t>
      </w:r>
      <w:r w:rsidRPr="003237BA">
        <w:t xml:space="preserve"> reconnect with their roots, origins, heritage, and culture</w:t>
      </w:r>
      <w:r w:rsidR="00054EFF">
        <w:t xml:space="preserve"> </w:t>
      </w:r>
      <w:r w:rsidR="00315B25">
        <w:fldChar w:fldCharType="begin">
          <w:fldData xml:space="preserve">PEVuZE5vdGU+PENpdGU+PEF1dGhvcj5XaWVkbWFubjwvQXV0aG9yPjxZZWFyPjIwMTE8L1llYXI+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</w:fldData>
        </w:fldChar>
      </w:r>
      <w:r w:rsidR="005A7988">
        <w:instrText xml:space="preserve"> ADDIN EN.CITE </w:instrText>
      </w:r>
      <w:r w:rsidR="00315B25">
        <w:fldChar w:fldCharType="begin">
          <w:fldData xml:space="preserve">PEVuZE5vdGU+PENpdGU+PEF1dGhvcj5XaWVkbWFubjwvQXV0aG9yPjxZZWFyPjIwMTE8L1llYXI+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</w:fldData>
        </w:fldChar>
      </w:r>
      <w:r w:rsidR="005A7988">
        <w:instrText xml:space="preserve"> ADDIN EN.CITE.DATA </w:instrText>
      </w:r>
      <w:r w:rsidR="00315B25">
        <w:fldChar w:fldCharType="end"/>
      </w:r>
      <w:r w:rsidR="00315B25">
        <w:fldChar w:fldCharType="separate"/>
      </w:r>
      <w:r w:rsidR="005A7988">
        <w:rPr>
          <w:noProof/>
        </w:rPr>
        <w:t>(Wiedmann, Hennigs, Schmidt, &amp; Wuestefeld, 2011)</w:t>
      </w:r>
      <w:r w:rsidR="00315B25">
        <w:fldChar w:fldCharType="end"/>
      </w:r>
      <w:r w:rsidR="002934C2">
        <w:t xml:space="preserve">. </w:t>
      </w:r>
      <w:r w:rsidRPr="003237BA">
        <w:t>They are protecting and nurturing their tradition</w:t>
      </w:r>
      <w:r w:rsidR="00C044F3">
        <w:t>s by</w:t>
      </w:r>
      <w:r w:rsidRPr="003237BA">
        <w:t xml:space="preserve"> returning to local production sites</w:t>
      </w:r>
      <w:r w:rsidR="00054EFF">
        <w:t xml:space="preserve"> </w:t>
      </w:r>
      <w:r w:rsidR="00315B25">
        <w:fldChar w:fldCharType="begin"/>
      </w:r>
      <w:r w:rsidR="004B1F49">
        <w:instrText xml:space="preserve"> ADDIN EN.CITE &lt;EndNote&gt;&lt;Cite&gt;&lt;Author&gt;Abnett&lt;/Author&gt;&lt;Year&gt;2016&lt;/Year&gt;&lt;RecNum&gt;363&lt;/RecNum&gt;&lt;DisplayText&gt;(Abnett, 2016)&lt;/DisplayText&gt;&lt;record&gt;&lt;rec-number&gt;363&lt;/rec-number&gt;&lt;foreign-keys&gt;&lt;key app="EN" db-id="vr5a9w29aseaazedr25xp5whsvfv2v0zv0wr" timestamp="1497867228"&gt;363&lt;/key&gt;&lt;/foreign-keys&gt;&lt;ref-type name="Electronic Article"&gt;43&lt;/ref-type&gt;&lt;contributors&gt;&lt;authors&gt;&lt;author&gt;Kate Abnett&lt;/author&gt;&lt;/authors&gt;&lt;/contributors&gt;&lt;titles&gt;&lt;title&gt;Does Reshoring Fashion Manufacturing Make Sense?&lt;/title&gt;&lt;secondary-title&gt;Business of Fashion&lt;/secondary-title&gt;&lt;/titles&gt;&lt;periodical&gt;&lt;full-title&gt;Business of Fashion&lt;/full-title&gt;&lt;/periodical&gt;&lt;dates&gt;&lt;year&gt;2016&lt;/year&gt;&lt;/dates&gt;&lt;urls&gt;&lt;related-urls&gt;&lt;url&gt;https://www.businessoffashion.com/articles/intelligence/can-fashion-manufacturing-come-home&lt;/url&gt;&lt;/related-urls&gt;&lt;/urls&gt;&lt;/record&gt;&lt;/Cite&gt;&lt;/EndNote&gt;</w:instrText>
      </w:r>
      <w:r w:rsidR="00315B25">
        <w:fldChar w:fldCharType="separate"/>
      </w:r>
      <w:r w:rsidR="004B1F49">
        <w:rPr>
          <w:noProof/>
        </w:rPr>
        <w:t>(Abnett, 2016)</w:t>
      </w:r>
      <w:r w:rsidR="00315B25">
        <w:fldChar w:fldCharType="end"/>
      </w:r>
      <w:r w:rsidR="00282130">
        <w:t xml:space="preserve">, </w:t>
      </w:r>
      <w:r>
        <w:t xml:space="preserve">by </w:t>
      </w:r>
      <w:r w:rsidRPr="003237BA">
        <w:t>concluding licensing and unifying multiple sub-labels</w:t>
      </w:r>
      <w:r w:rsidR="00054EFF">
        <w:t xml:space="preserve"> </w:t>
      </w:r>
      <w:r w:rsidR="00315B25">
        <w:fldChar w:fldCharType="begin"/>
      </w:r>
      <w:r w:rsidR="004B1F49">
        <w:instrText xml:space="preserve"> ADDIN EN.CITE &lt;EndNote&gt;&lt;Cite&gt;&lt;Author&gt;Sherman&lt;/Author&gt;&lt;Year&gt;2017&lt;/Year&gt;&lt;RecNum&gt;362&lt;/RecNum&gt;&lt;DisplayText&gt;(Sherman, 2017)&lt;/DisplayText&gt;&lt;record&gt;&lt;rec-number&gt;362&lt;/rec-number&gt;&lt;foreign-keys&gt;&lt;key app="EN" db-id="vr5a9w29aseaazedr25xp5whsvfv2v0zv0wr" timestamp="1497867126"&gt;362&lt;/key&gt;&lt;/foreign-keys&gt;&lt;ref-type name="Electronic Article"&gt;43&lt;/ref-type&gt;&lt;contributors&gt;&lt;authors&gt;&lt;author&gt;Lauren Sherman&lt;/author&gt;&lt;/authors&gt;&lt;/contributors&gt;&lt;titles&gt;&lt;title&gt;Is Brand Consolidation Working?&lt;/title&gt;&lt;secondary-title&gt;Business of Fashion &lt;/secondary-title&gt;&lt;/titles&gt;&lt;periodical&gt;&lt;full-title&gt;Business of Fashion&lt;/full-title&gt;&lt;/periodical&gt;&lt;dates&gt;&lt;year&gt;2017&lt;/year&gt;&lt;/dates&gt;&lt;urls&gt;&lt;related-urls&gt;&lt;url&gt;https://www.businessoffashion.com/articles/intelligence/is-brand-consolidation-working&lt;/url&gt;&lt;/related-urls&gt;&lt;/urls&gt;&lt;/record&gt;&lt;/Cite&gt;&lt;/EndNote&gt;</w:instrText>
      </w:r>
      <w:r w:rsidR="00315B25">
        <w:fldChar w:fldCharType="separate"/>
      </w:r>
      <w:r w:rsidR="004B1F49">
        <w:rPr>
          <w:noProof/>
        </w:rPr>
        <w:t>(Sherman, 2017)</w:t>
      </w:r>
      <w:r w:rsidR="00315B25">
        <w:fldChar w:fldCharType="end"/>
      </w:r>
      <w:r w:rsidR="00282130">
        <w:t xml:space="preserve">, </w:t>
      </w:r>
      <w:r>
        <w:t xml:space="preserve">by </w:t>
      </w:r>
      <w:r w:rsidRPr="003237BA">
        <w:t>closing stores to reorganise the brand on the territory</w:t>
      </w:r>
      <w:r w:rsidR="00054EFF">
        <w:t xml:space="preserve"> </w:t>
      </w:r>
      <w:r w:rsidR="00315B25">
        <w:fldChar w:fldCharType="begin"/>
      </w:r>
      <w:r>
        <w:instrText xml:space="preserve"> ADDIN EN.CITE &lt;EndNote&gt;&lt;Cite&gt;&lt;Author&gt;Sun&lt;/Author&gt;&lt;Year&gt;2015&lt;/Year&gt;&lt;RecNum&gt;361&lt;/RecNum&gt;&lt;DisplayText&gt;(Sun &amp;amp; Lau, 2015)&lt;/DisplayText&gt;&lt;record&gt;&lt;rec-number&gt;361&lt;/rec-number&gt;&lt;foreign-keys&gt;&lt;key app="EN" db-id="vr5a9w29aseaazedr25xp5whsvfv2v0zv0wr" timestamp="1497866934"&gt;361&lt;/key&gt;&lt;/foreign-keys&gt;&lt;ref-type name="Electronic Article"&gt;43&lt;/ref-type&gt;&lt;contributors&gt;&lt;authors&gt;&lt;author&gt;Celine Sun &lt;/author&gt;&lt;author&gt;Mimi Lau&lt;/author&gt;&lt;/authors&gt;&lt;/contributors&gt;&lt;titles&gt;&lt;title&gt;Just why are Louis Vuitton and other high-end retailers abandoning China?&lt;/title&gt;&lt;secondary-title&gt;South China Morning Post&lt;/secondary-title&gt;&lt;/titles&gt;&lt;periodical&gt;&lt;full-title&gt;South China Morning Post&lt;/full-title&gt;&lt;/periodical&gt;&lt;dates&gt;&lt;year&gt;2015&lt;/year&gt;&lt;/dates&gt;&lt;urls&gt;&lt;related-urls&gt;&lt;url&gt;http://www.scmp.com/news/china/money-wealth/article/1886443/high-end-retailers-china-no-longer-have-luxury-time&lt;/url&gt;&lt;/related-urls&gt;&lt;/urls&gt;&lt;/record&gt;&lt;/Cite&gt;&lt;/EndNote&gt;</w:instrText>
      </w:r>
      <w:r w:rsidR="00315B25">
        <w:fldChar w:fldCharType="separate"/>
      </w:r>
      <w:r>
        <w:rPr>
          <w:noProof/>
        </w:rPr>
        <w:t>(Sun &amp; Lau, 2015)</w:t>
      </w:r>
      <w:r w:rsidR="00315B25">
        <w:fldChar w:fldCharType="end"/>
      </w:r>
      <w:r w:rsidR="00282130">
        <w:t xml:space="preserve">, </w:t>
      </w:r>
      <w:r w:rsidR="00C044F3">
        <w:t xml:space="preserve">and </w:t>
      </w:r>
      <w:r>
        <w:t>by i</w:t>
      </w:r>
      <w:r w:rsidRPr="003237BA">
        <w:t>ncorporating and acquiring small realities that are producing components or materials for the brand</w:t>
      </w:r>
      <w:r w:rsidR="00054EFF">
        <w:t xml:space="preserve"> </w:t>
      </w:r>
      <w:r w:rsidR="00315B25">
        <w:fldChar w:fldCharType="begin"/>
      </w:r>
      <w:r w:rsidR="004B796C">
        <w:instrText xml:space="preserve"> ADDIN EN.CITE &lt;EndNote&gt;&lt;Cite&gt;&lt;Author&gt;Mellery-Pratt&lt;/Author&gt;&lt;Year&gt;2015&lt;/Year&gt;&lt;RecNum&gt;364&lt;/RecNum&gt;&lt;DisplayText&gt;(Guinebault, 2016; Mellery-Pratt, 2015)&lt;/DisplayText&gt;&lt;record&gt;&lt;rec-number&gt;364&lt;/rec-number&gt;&lt;foreign-keys&gt;&lt;key app="EN" db-id="vr5a9w29aseaazedr25xp5whsvfv2v0zv0wr" timestamp="1497867686"&gt;364&lt;/key&gt;&lt;/foreign-keys&gt;&lt;ref-type name="Electronic Article"&gt;43&lt;/ref-type&gt;&lt;contributors&gt;&lt;authors&gt;&lt;author&gt;Robin Mellery-Pratt&lt;/author&gt;&lt;/authors&gt;&lt;/contributors&gt;&lt;titles&gt;&lt;title&gt;The Race to Control the Luxury Leather Business&lt;/title&gt;&lt;secondary-title&gt;Business of Fashion&lt;/secondary-title&gt;&lt;/titles&gt;&lt;periodical&gt;&lt;full-title&gt;Business of Fashion&lt;/full-title&gt;&lt;/periodical&gt;&lt;dates&gt;&lt;year&gt;2015&lt;/year&gt;&lt;/dates&gt;&lt;urls&gt;&lt;related-urls&gt;&lt;url&gt;https://www.businessoffashion.com/articles/intelligence/the-race-to-control-to-the-luxury-leather-business&lt;/url&gt;&lt;/related-urls&gt;&lt;/urls&gt;&lt;/record&gt;&lt;/Cite&gt;&lt;Cite&gt;&lt;Author&gt;Guinebault&lt;/Author&gt;&lt;Year&gt;2016&lt;/Year&gt;&lt;RecNum&gt;365&lt;/RecNum&gt;&lt;record&gt;&lt;rec-number&gt;365&lt;/rec-number&gt;&lt;foreign-keys&gt;&lt;key app="EN" db-id="vr5a9w29aseaazedr25xp5whsvfv2v0zv0wr" timestamp="1497867773"&gt;365&lt;/key&gt;&lt;/foreign-keys&gt;&lt;ref-type name="Electronic Article"&gt;43&lt;/ref-type&gt;&lt;contributors&gt;&lt;authors&gt;&lt;author&gt;Matthieu Guinebault&lt;/author&gt;&lt;/authors&gt;&lt;/contributors&gt;&lt;titles&gt;&lt;title&gt;Chanel entra nel capitale di Sophie Hallette&lt;/title&gt;&lt;secondary-title&gt;Fashion Network&lt;/secondary-title&gt;&lt;/titles&gt;&lt;periodical&gt;&lt;full-title&gt;Fashion Network&lt;/full-title&gt;&lt;/periodical&gt;&lt;dates&gt;&lt;year&gt;2016&lt;/year&gt;&lt;/dates&gt;&lt;urls&gt;&lt;related-urls&gt;&lt;url&gt;http://it.fashionnetwork.com/news/Chanel-entra-nel-capitale-di-Sophie-Hallette,680663.html#.WUekF3B39OM&lt;/url&gt;&lt;/related-urls&gt;&lt;/urls&gt;&lt;/record&gt;&lt;/Cite&gt;&lt;/EndNote&gt;</w:instrText>
      </w:r>
      <w:r w:rsidR="00315B25">
        <w:fldChar w:fldCharType="separate"/>
      </w:r>
      <w:r w:rsidR="004B796C">
        <w:rPr>
          <w:noProof/>
        </w:rPr>
        <w:t>(Guinebault, 2016; Mellery-Pratt, 2015)</w:t>
      </w:r>
      <w:r w:rsidR="00315B25">
        <w:fldChar w:fldCharType="end"/>
      </w:r>
      <w:r w:rsidR="004B796C">
        <w:t>.</w:t>
      </w:r>
    </w:p>
    <w:p w14:paraId="5F55E1C9" w14:textId="77777777" w:rsidR="00282130" w:rsidRDefault="00282130" w:rsidP="0070004C">
      <w:pPr>
        <w:jc w:val="both"/>
      </w:pPr>
    </w:p>
    <w:p w14:paraId="7CC3D1A7" w14:textId="77777777" w:rsidR="00377252" w:rsidRDefault="004B796C" w:rsidP="0070004C">
      <w:pPr>
        <w:jc w:val="both"/>
      </w:pPr>
      <w:r>
        <w:t>Brands are</w:t>
      </w:r>
      <w:r w:rsidR="002934C2">
        <w:t xml:space="preserve"> claim</w:t>
      </w:r>
      <w:r>
        <w:t xml:space="preserve">ing that part of </w:t>
      </w:r>
      <w:r w:rsidR="00C044F3">
        <w:t>such</w:t>
      </w:r>
      <w:r>
        <w:t xml:space="preserve"> operations are due to their will</w:t>
      </w:r>
      <w:r w:rsidR="00C044F3">
        <w:t>ingness to</w:t>
      </w:r>
      <w:r w:rsidR="002934C2">
        <w:t xml:space="preserve"> giv</w:t>
      </w:r>
      <w:r w:rsidR="00C044F3">
        <w:t>e</w:t>
      </w:r>
      <w:r w:rsidR="002934C2">
        <w:t xml:space="preserve"> back to </w:t>
      </w:r>
      <w:r>
        <w:t>local</w:t>
      </w:r>
      <w:r w:rsidR="002934C2">
        <w:t xml:space="preserve"> communit</w:t>
      </w:r>
      <w:r>
        <w:t>ies</w:t>
      </w:r>
      <w:r w:rsidR="00054EFF">
        <w:t xml:space="preserve"> </w:t>
      </w:r>
      <w:r w:rsidR="00315B25">
        <w:fldChar w:fldCharType="begin"/>
      </w:r>
      <w:r w:rsidR="00BD5D5A">
        <w:instrText xml:space="preserve"> ADDIN EN.CITE &lt;EndNote&gt;&lt;Cite&gt;&lt;Author&gt;Povoledo&lt;/Author&gt;&lt;Year&gt;2017&lt;/Year&gt;&lt;RecNum&gt;344&lt;/RecNum&gt;&lt;DisplayText&gt;(Povoledo, 2017)&lt;/DisplayText&gt;&lt;record&gt;&lt;rec-number&gt;344&lt;/rec-number&gt;&lt;foreign-keys&gt;&lt;key app="EN" db-id="vr5a9w29aseaazedr25xp5whsvfv2v0zv0wr" timestamp="1496676663"&gt;344&lt;/key&gt;&lt;/foreign-keys&gt;&lt;ref-type name="Electronic Article"&gt;43&lt;/ref-type&gt;&lt;contributors&gt;&lt;authors&gt;&lt;author&gt; ELISABETTA Povoledo&lt;/author&gt;&lt;/authors&gt;&lt;/contributors&gt;&lt;titles&gt;&lt;title&gt;Fendi’s Gift to Rome: A Sculpture Shaped Like a Tree&lt;/title&gt;&lt;secondary-title&gt;The New York Times&lt;/secondary-title&gt;&lt;/titles&gt;&lt;periodical&gt;&lt;full-title&gt;The New York Times&lt;/full-title&gt;&lt;/periodical&gt;&lt;dates&gt;&lt;year&gt;2017&lt;/year&gt;&lt;/dates&gt;&lt;urls&gt;&lt;related-urls&gt;&lt;url&gt;https://www.nytimes.com/2017/05/22/fashion/fendi-sculpture-rome-giuseppe-penone.html?nytmobile=0&lt;/url&gt;&lt;/related-urls&gt;&lt;/urls&gt;&lt;/record&gt;&lt;/Cite&gt;&lt;/EndNote&gt;</w:instrText>
      </w:r>
      <w:r w:rsidR="00315B25">
        <w:fldChar w:fldCharType="separate"/>
      </w:r>
      <w:r w:rsidR="00BD5D5A">
        <w:rPr>
          <w:noProof/>
        </w:rPr>
        <w:t>(Povoledo, 2017)</w:t>
      </w:r>
      <w:r w:rsidR="00315B25">
        <w:fldChar w:fldCharType="end"/>
      </w:r>
      <w:r>
        <w:t>.</w:t>
      </w:r>
      <w:r w:rsidR="00054EFF">
        <w:t xml:space="preserve"> </w:t>
      </w:r>
      <w:r>
        <w:t>However, they arguably</w:t>
      </w:r>
      <w:r w:rsidR="00054EFF">
        <w:t xml:space="preserve"> </w:t>
      </w:r>
      <w:r>
        <w:t>have</w:t>
      </w:r>
      <w:r w:rsidR="002934C2">
        <w:t xml:space="preserve"> realise</w:t>
      </w:r>
      <w:r w:rsidR="00EF60F6">
        <w:t>d</w:t>
      </w:r>
      <w:r w:rsidR="002934C2">
        <w:t xml:space="preserve"> that cultural heritage increases brand values</w:t>
      </w:r>
      <w:r w:rsidR="00054EFF">
        <w:t xml:space="preserve"> </w:t>
      </w:r>
      <w:r w:rsidR="00315B25">
        <w:fldChar w:fldCharType="begin">
          <w:fldData xml:space="preserve">PEVuZE5vdGU+PENpdGU+PEF1dGhvcj5Db29wZXI8L0F1dGhvcj48WWVhcj4yMDE1PC9ZZWFyPjxS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</w:fldData>
        </w:fldChar>
      </w:r>
      <w:r w:rsidR="00BD5D5A">
        <w:instrText xml:space="preserve"> ADDIN EN.CITE </w:instrText>
      </w:r>
      <w:r w:rsidR="00315B25">
        <w:fldChar w:fldCharType="begin">
          <w:fldData xml:space="preserve">PEVuZE5vdGU+PENpdGU+PEF1dGhvcj5Db29wZXI8L0F1dGhvcj48WWVhcj4yMDE1PC9ZZWFyPjxS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</w:fldData>
        </w:fldChar>
      </w:r>
      <w:r w:rsidR="00BD5D5A">
        <w:instrText xml:space="preserve"> ADDIN EN.CITE.DATA </w:instrText>
      </w:r>
      <w:r w:rsidR="00315B25">
        <w:fldChar w:fldCharType="end"/>
      </w:r>
      <w:r w:rsidR="00315B25">
        <w:fldChar w:fldCharType="separate"/>
      </w:r>
      <w:r w:rsidR="00BD5D5A">
        <w:rPr>
          <w:noProof/>
        </w:rPr>
        <w:t>(Cooper, Miller, &amp; Merrilees, 2015)</w:t>
      </w:r>
      <w:r w:rsidR="00315B25">
        <w:fldChar w:fldCharType="end"/>
      </w:r>
      <w:r w:rsidR="002934C2">
        <w:t xml:space="preserve">, improves customer’ </w:t>
      </w:r>
      <w:r w:rsidR="002934C2">
        <w:lastRenderedPageBreak/>
        <w:t>perception</w:t>
      </w:r>
      <w:r w:rsidR="00C044F3">
        <w:t>s</w:t>
      </w:r>
      <w:r w:rsidR="002934C2">
        <w:t xml:space="preserve"> of the brand, and therefore </w:t>
      </w:r>
      <w:r w:rsidR="005A7988">
        <w:t>help</w:t>
      </w:r>
      <w:r w:rsidR="002934C2">
        <w:t xml:space="preserve">s the brand </w:t>
      </w:r>
      <w:r w:rsidR="005A7988">
        <w:t xml:space="preserve">to </w:t>
      </w:r>
      <w:r w:rsidR="002934C2">
        <w:t>sell more</w:t>
      </w:r>
      <w:r w:rsidR="00054EFF">
        <w:t xml:space="preserve"> </w:t>
      </w:r>
      <w:r w:rsidR="00315B25">
        <w:fldChar w:fldCharType="begin"/>
      </w:r>
      <w:r w:rsidR="005A7988">
        <w:instrText xml:space="preserve"> ADDIN EN.CITE &lt;EndNote&gt;&lt;Cite&gt;&lt;Author&gt;Rose&lt;/Author&gt;&lt;Year&gt;2016&lt;/Year&gt;&lt;RecNum&gt;346&lt;/RecNum&gt;&lt;DisplayText&gt;(Rose, Merchant, Orth, &amp;amp; Horstmann, 2016)&lt;/DisplayText&gt;&lt;record&gt;&lt;rec-number&gt;346&lt;/rec-number&gt;&lt;foreign-keys&gt;&lt;key app="EN" db-id="vr5a9w29aseaazedr25xp5whsvfv2v0zv0wr" timestamp="1496677100"&gt;346&lt;/key&gt;&lt;/foreign-keys&gt;&lt;ref-type name="Journal Article"&gt;17&lt;/ref-type&gt;&lt;contributors&gt;&lt;authors&gt;&lt;author&gt;Rose, Gregory M&lt;/author&gt;&lt;author&gt;Merchant, Altaf&lt;/author&gt;&lt;author&gt;Orth, Ulrich R&lt;/author&gt;&lt;author&gt;Horstmann, Florian&lt;/author&gt;&lt;/authors&gt;&lt;/contributors&gt;&lt;titles&gt;&lt;title&gt;Emphasizing brand heritage: Does it work? And how?&lt;/title&gt;&lt;secondary-title&gt;Journal of Business Research&lt;/secondary-title&gt;&lt;/titles&gt;&lt;periodical&gt;&lt;full-title&gt;Journal of Business Research&lt;/full-title&gt;&lt;/periodical&gt;&lt;pages&gt;936-943&lt;/pages&gt;&lt;volume&gt;69&lt;/volume&gt;&lt;number&gt;2&lt;/number&gt;&lt;dates&gt;&lt;year&gt;2016&lt;/year&gt;&lt;/dates&gt;&lt;isbn&gt;0148-2963&lt;/isbn&gt;&lt;urls&gt;&lt;/urls&gt;&lt;/record&gt;&lt;/Cite&gt;&lt;/EndNote&gt;</w:instrText>
      </w:r>
      <w:r w:rsidR="00315B25">
        <w:fldChar w:fldCharType="separate"/>
      </w:r>
      <w:r w:rsidR="005A7988">
        <w:rPr>
          <w:noProof/>
        </w:rPr>
        <w:t>(Rose, Merchant, Orth, &amp; Horstmann, 2016)</w:t>
      </w:r>
      <w:r w:rsidR="00315B25">
        <w:fldChar w:fldCharType="end"/>
      </w:r>
      <w:r w:rsidR="002934C2">
        <w:t xml:space="preserve">.   </w:t>
      </w:r>
    </w:p>
    <w:p w14:paraId="7F4EFA9C" w14:textId="77777777" w:rsidR="002934C2" w:rsidRDefault="002934C2" w:rsidP="0070004C">
      <w:pPr>
        <w:jc w:val="both"/>
      </w:pPr>
    </w:p>
    <w:p w14:paraId="13F1381F" w14:textId="77777777" w:rsidR="002934C2" w:rsidRDefault="00317C77" w:rsidP="0070004C">
      <w:pPr>
        <w:jc w:val="both"/>
      </w:pPr>
      <w:r>
        <w:t xml:space="preserve">In the plethora of </w:t>
      </w:r>
      <w:r w:rsidR="00C9286E">
        <w:t>strategic</w:t>
      </w:r>
      <w:r>
        <w:t xml:space="preserve"> operations orientated to increase brand values through investing in culture and communities,</w:t>
      </w:r>
      <w:r w:rsidR="002934C2">
        <w:t xml:space="preserve"> there is a significant trend in art</w:t>
      </w:r>
      <w:r w:rsidR="00C9286E">
        <w:t xml:space="preserve"> investments, such as:</w:t>
      </w:r>
      <w:r w:rsidR="00054EFF">
        <w:t xml:space="preserve"> </w:t>
      </w:r>
      <w:proofErr w:type="spellStart"/>
      <w:r w:rsidR="00CC6A7F">
        <w:t>Fendi’s</w:t>
      </w:r>
      <w:proofErr w:type="spellEnd"/>
      <w:r w:rsidR="00054EFF">
        <w:t xml:space="preserve"> </w:t>
      </w:r>
      <w:r w:rsidR="00C9286E">
        <w:t>numerous project</w:t>
      </w:r>
      <w:r w:rsidR="00CC6A7F">
        <w:t xml:space="preserve">s </w:t>
      </w:r>
      <w:r w:rsidR="00C9286E">
        <w:t>dedicated to refurbish</w:t>
      </w:r>
      <w:r w:rsidR="003237BA">
        <w:t>ing</w:t>
      </w:r>
      <w:r w:rsidR="00054EFF">
        <w:t xml:space="preserve"> </w:t>
      </w:r>
      <w:r w:rsidR="00CC6A7F">
        <w:t>Rome</w:t>
      </w:r>
      <w:r w:rsidR="00C9286E">
        <w:t xml:space="preserve"> ancient sites </w:t>
      </w:r>
      <w:r w:rsidR="00315B25">
        <w:fldChar w:fldCharType="begin"/>
      </w:r>
      <w:r w:rsidR="00CC6A7F">
        <w:instrText xml:space="preserve"> ADDIN EN.CITE &lt;EndNote&gt;&lt;Cite&gt;&lt;Author&gt;Wiseman&lt;/Author&gt;&lt;Year&gt;2016&lt;/Year&gt;&lt;RecNum&gt;348&lt;/RecNum&gt;&lt;DisplayText&gt;(Wiseman, 2016)&lt;/DisplayText&gt;&lt;record&gt;&lt;rec-number&gt;348&lt;/rec-number&gt;&lt;foreign-keys&gt;&lt;key app="EN" db-id="vr5a9w29aseaazedr25xp5whsvfv2v0zv0wr" timestamp="1496678081"&gt;348&lt;/key&gt;&lt;/foreign-keys&gt;&lt;ref-type name="Electronic Article"&gt;43&lt;/ref-type&gt;&lt;contributors&gt;&lt;authors&gt;&lt;author&gt;Eva Wiseman&lt;/author&gt;&lt;/authors&gt;&lt;/contributors&gt;&lt;titles&gt;&lt;title&gt;How the fashion industry is rebuilding Rome&lt;/title&gt;&lt;/titles&gt;&lt;dates&gt;&lt;year&gt;2016&lt;/year&gt;&lt;/dates&gt;&lt;urls&gt;&lt;related-urls&gt;&lt;url&gt;https://www.theguardian.com/travel/2016/nov/13/fashion-industry-rebuilding-rome-eva-wiseman&lt;/url&gt;&lt;/related-urls&gt;&lt;/urls&gt;&lt;/record&gt;&lt;/Cite&gt;&lt;/EndNote&gt;</w:instrText>
      </w:r>
      <w:r w:rsidR="00315B25">
        <w:fldChar w:fldCharType="separate"/>
      </w:r>
      <w:r w:rsidR="00CC6A7F">
        <w:rPr>
          <w:noProof/>
        </w:rPr>
        <w:t>(Wiseman, 2016)</w:t>
      </w:r>
      <w:r w:rsidR="00315B25">
        <w:fldChar w:fldCharType="end"/>
      </w:r>
      <w:r w:rsidR="00CC6A7F">
        <w:t xml:space="preserve">, or </w:t>
      </w:r>
      <w:proofErr w:type="spellStart"/>
      <w:r w:rsidR="00CC6A7F">
        <w:t>Trussardi</w:t>
      </w:r>
      <w:r w:rsidR="00164DC1">
        <w:t>’s</w:t>
      </w:r>
      <w:proofErr w:type="spellEnd"/>
      <w:r w:rsidR="00054EFF">
        <w:t xml:space="preserve"> </w:t>
      </w:r>
      <w:r w:rsidR="00C05D55">
        <w:t>patronage of</w:t>
      </w:r>
      <w:r w:rsidR="00CC6A7F">
        <w:t xml:space="preserve"> contemporary artists </w:t>
      </w:r>
      <w:r w:rsidR="00315B25">
        <w:fldChar w:fldCharType="begin"/>
      </w:r>
      <w:r w:rsidR="00C05D55">
        <w:instrText xml:space="preserve"> ADDIN EN.CITE &lt;EndNote&gt;&lt;Cite&gt;&lt;Author&gt;Bria&lt;/Author&gt;&lt;Year&gt;2016&lt;/Year&gt;&lt;RecNum&gt;349&lt;/RecNum&gt;&lt;DisplayText&gt;(Bria, 2016)&lt;/DisplayText&gt;&lt;record&gt;&lt;rec-number&gt;349&lt;/rec-number&gt;&lt;foreign-keys&gt;&lt;key app="EN" db-id="vr5a9w29aseaazedr25xp5whsvfv2v0zv0wr" timestamp="1496678188"&gt;349&lt;/key&gt;&lt;/foreign-keys&gt;&lt;ref-type name="Electronic Article"&gt;43&lt;/ref-type&gt;&lt;contributors&gt;&lt;authors&gt;&lt;author&gt;Ginevra Bria&lt;/author&gt;&lt;/authors&gt;&lt;/contributors&gt;&lt;titles&gt;&lt;title&gt;Sarah Lucas riapre l’Albergo Diurno di Milano. Fondazione Trussardi e Miart insieme per un progetto site-specific nei giorni della fiera&lt;/title&gt;&lt;/titles&gt;&lt;dates&gt;&lt;year&gt;2016&lt;/year&gt;&lt;/dates&gt;&lt;urls&gt;&lt;related-urls&gt;&lt;url&gt;http://www.artribune.com/tribnews/2016/03/sarah-lucas-riapre-lalbergo-diurno-di-milano-fondazione-trussardi-e-miart-insieme-per-un-progetto-site-specific-nei-giorni-della-fiera/&lt;/url&gt;&lt;/related-urls&gt;&lt;/urls&gt;&lt;/record&gt;&lt;/Cite&gt;&lt;/EndNote&gt;</w:instrText>
      </w:r>
      <w:r w:rsidR="00315B25">
        <w:fldChar w:fldCharType="separate"/>
      </w:r>
      <w:r w:rsidR="00C05D55">
        <w:rPr>
          <w:noProof/>
        </w:rPr>
        <w:t>(Bria, 2016)</w:t>
      </w:r>
      <w:r w:rsidR="00315B25">
        <w:fldChar w:fldCharType="end"/>
      </w:r>
      <w:r w:rsidR="00CC6A7F">
        <w:t xml:space="preserve">. </w:t>
      </w:r>
      <w:r w:rsidR="00C9286E">
        <w:t xml:space="preserve">Out of all </w:t>
      </w:r>
      <w:r w:rsidR="00C044F3">
        <w:t xml:space="preserve">of </w:t>
      </w:r>
      <w:r w:rsidR="00C9286E">
        <w:t xml:space="preserve">these </w:t>
      </w:r>
      <w:r w:rsidR="003237BA">
        <w:t>artistic</w:t>
      </w:r>
      <w:r w:rsidR="00C9286E">
        <w:t xml:space="preserve"> and cultural initiatives,</w:t>
      </w:r>
      <w:r w:rsidR="00C05D55">
        <w:t xml:space="preserve"> there are some luxury fashion brands</w:t>
      </w:r>
      <w:r w:rsidR="00054EFF">
        <w:t xml:space="preserve"> </w:t>
      </w:r>
      <w:r w:rsidR="00C05D55">
        <w:t xml:space="preserve">that are attempting </w:t>
      </w:r>
      <w:r w:rsidR="00C9286E">
        <w:t>to</w:t>
      </w:r>
      <w:r w:rsidR="00C05D55">
        <w:t xml:space="preserve"> creat</w:t>
      </w:r>
      <w:r w:rsidR="00C9286E">
        <w:t>e</w:t>
      </w:r>
      <w:r w:rsidR="00C05D55">
        <w:t xml:space="preserve"> something more than a variegate</w:t>
      </w:r>
      <w:r w:rsidR="003237BA">
        <w:t>d</w:t>
      </w:r>
      <w:r w:rsidR="00054EFF">
        <w:t xml:space="preserve"> </w:t>
      </w:r>
      <w:r w:rsidR="004C4FAF">
        <w:t xml:space="preserve">portfolio of </w:t>
      </w:r>
      <w:r w:rsidR="00C05D55">
        <w:t>investment</w:t>
      </w:r>
      <w:r w:rsidR="004C4FAF">
        <w:t>s</w:t>
      </w:r>
      <w:r w:rsidR="00C05D55">
        <w:t xml:space="preserve">, or </w:t>
      </w:r>
      <w:r w:rsidR="00C9286E">
        <w:t xml:space="preserve">having </w:t>
      </w:r>
      <w:r w:rsidR="002558D0">
        <w:t>their name on a historic site</w:t>
      </w:r>
      <w:r w:rsidR="00054EFF">
        <w:t xml:space="preserve"> </w:t>
      </w:r>
      <w:r w:rsidR="00315B25">
        <w:fldChar w:fldCharType="begin"/>
      </w:r>
      <w:r w:rsidR="002558D0">
        <w:instrText xml:space="preserve"> ADDIN EN.CITE &lt;EndNote&gt;&lt;Cite&gt;&lt;Author&gt;Riot&lt;/Author&gt;&lt;Year&gt;2017&lt;/Year&gt;&lt;RecNum&gt;351&lt;/RecNum&gt;&lt;DisplayText&gt;(Riot, 2017)&lt;/DisplayText&gt;&lt;record&gt;&lt;rec-number&gt;351&lt;/rec-number&gt;&lt;foreign-keys&gt;&lt;key app="EN" db-id="vr5a9w29aseaazedr25xp5whsvfv2v0zv0wr" timestamp="1496680629"&gt;351&lt;/key&gt;&lt;/foreign-keys&gt;&lt;ref-type name="Journal Article"&gt;17&lt;/ref-type&gt;&lt;contributors&gt;&lt;authors&gt;&lt;author&gt;Riot, Elen&lt;/author&gt;&lt;/authors&gt;&lt;/contributors&gt;&lt;titles&gt;&lt;title&gt;12 The Louis Vuitton Foundation&lt;/title&gt;&lt;secondary-title&gt;Csr, Sustainability, and Leadership&lt;/secondary-title&gt;&lt;/titles&gt;&lt;periodical&gt;&lt;full-title&gt;Csr, Sustainability, and Leadership&lt;/full-title&gt;&lt;/periodical&gt;&lt;pages&gt;237&lt;/pages&gt;&lt;volume&gt;5&lt;/volume&gt;&lt;dates&gt;&lt;year&gt;2017&lt;/year&gt;&lt;/dates&gt;&lt;isbn&gt;1315525968&lt;/isbn&gt;&lt;urls&gt;&lt;/urls&gt;&lt;/record&gt;&lt;/Cite&gt;&lt;/EndNote&gt;</w:instrText>
      </w:r>
      <w:r w:rsidR="00315B25">
        <w:fldChar w:fldCharType="separate"/>
      </w:r>
      <w:r w:rsidR="002558D0">
        <w:rPr>
          <w:noProof/>
        </w:rPr>
        <w:t>(Riot, 2017)</w:t>
      </w:r>
      <w:r w:rsidR="00315B25">
        <w:fldChar w:fldCharType="end"/>
      </w:r>
      <w:r w:rsidR="002558D0">
        <w:t>.</w:t>
      </w:r>
      <w:r w:rsidR="00054EFF">
        <w:t xml:space="preserve"> </w:t>
      </w:r>
      <w:r w:rsidR="00C9286E">
        <w:t xml:space="preserve">This paper focuses on two specific brands that </w:t>
      </w:r>
      <w:r w:rsidR="00C044F3">
        <w:t xml:space="preserve">have </w:t>
      </w:r>
      <w:r w:rsidR="00C9286E">
        <w:t xml:space="preserve">had a long-lasting relationship with art and, to date, </w:t>
      </w:r>
      <w:r w:rsidR="003237BA">
        <w:t>can be</w:t>
      </w:r>
      <w:r w:rsidR="00C9286E">
        <w:t xml:space="preserve"> consider</w:t>
      </w:r>
      <w:r w:rsidR="003237BA">
        <w:t>ed</w:t>
      </w:r>
      <w:r w:rsidR="00C9286E">
        <w:t xml:space="preserve"> as major investors in contemporary art: </w:t>
      </w:r>
      <w:r w:rsidR="002934C2">
        <w:t xml:space="preserve">Prada and </w:t>
      </w:r>
      <w:r w:rsidR="00C05D55">
        <w:t xml:space="preserve">Louis </w:t>
      </w:r>
      <w:r w:rsidR="002934C2">
        <w:t xml:space="preserve">Vuitton. </w:t>
      </w:r>
    </w:p>
    <w:p w14:paraId="2802C412" w14:textId="77777777" w:rsidR="002934C2" w:rsidRDefault="002934C2" w:rsidP="0070004C">
      <w:pPr>
        <w:jc w:val="both"/>
      </w:pPr>
    </w:p>
    <w:p w14:paraId="0D28B2F8" w14:textId="77777777" w:rsidR="008E132F" w:rsidRDefault="002934C2" w:rsidP="0070004C">
      <w:pPr>
        <w:jc w:val="both"/>
      </w:pPr>
      <w:r>
        <w:t xml:space="preserve">Art has always been an effective medium for luxury fashion brands in </w:t>
      </w:r>
      <w:r w:rsidR="009B3F2B">
        <w:t xml:space="preserve">diversifying their marketing strategies. </w:t>
      </w:r>
      <w:r w:rsidR="009B3F2B" w:rsidRPr="00A3558F">
        <w:t xml:space="preserve">It has been used </w:t>
      </w:r>
      <w:r w:rsidR="002558D0">
        <w:t>in</w:t>
      </w:r>
      <w:r w:rsidR="00054EFF">
        <w:t xml:space="preserve"> </w:t>
      </w:r>
      <w:r w:rsidR="00A3558F" w:rsidRPr="00A3558F">
        <w:t>advertisements</w:t>
      </w:r>
      <w:r w:rsidR="00054EFF">
        <w:t xml:space="preserve"> </w:t>
      </w:r>
      <w:r w:rsidR="00315B25">
        <w:fldChar w:fldCharType="begin"/>
      </w:r>
      <w:r w:rsidR="00282130">
        <w:instrText xml:space="preserve"> ADDIN EN.CITE &lt;EndNote&gt;&lt;Cite&gt;&lt;Author&gt;Hagtvedt&lt;/Author&gt;&lt;Year&gt;2008&lt;/Year&gt;&lt;RecNum&gt;352&lt;/RecNum&gt;&lt;DisplayText&gt;(Henrik Hagtvedt &amp;amp; Vanessa M Patrick, 2008)&lt;/DisplayText&gt;&lt;record&gt;&lt;rec-number&gt;352&lt;/rec-number&gt;&lt;foreign-keys&gt;&lt;key app="EN" db-id="vr5a9w29aseaazedr25xp5whsvfv2v0zv0wr" timestamp="1496680883"&gt;352&lt;/key&gt;&lt;/foreign-keys&gt;&lt;ref-type name="Journal Article"&gt;17&lt;/ref-type&gt;&lt;contributors&gt;&lt;authors&gt;&lt;author&gt;Hagtvedt, Henrik&lt;/author&gt;&lt;author&gt;Patrick, Vanessa M&lt;/author&gt;&lt;/authors&gt;&lt;/contributors&gt;&lt;titles&gt;&lt;title&gt;Art infusion: The influence of visual art on the perception and evaluation of consumer products&lt;/title&gt;&lt;secondary-title&gt;Journal of Marketing Research&lt;/secondary-title&gt;&lt;/titles&gt;&lt;periodical&gt;&lt;full-title&gt;Journal of Marketing Research&lt;/full-title&gt;&lt;/periodical&gt;&lt;pages&gt;379-389&lt;/pages&gt;&lt;volume&gt;45&lt;/volume&gt;&lt;number&gt;3&lt;/number&gt;&lt;dates&gt;&lt;year&gt;2008&lt;/year&gt;&lt;/dates&gt;&lt;isbn&gt;0022-2437&lt;/isbn&gt;&lt;urls&gt;&lt;/urls&gt;&lt;/record&gt;&lt;/Cite&gt;&lt;/EndNote&gt;</w:instrText>
      </w:r>
      <w:r w:rsidR="00315B25">
        <w:fldChar w:fldCharType="separate"/>
      </w:r>
      <w:r w:rsidR="00282130">
        <w:rPr>
          <w:noProof/>
        </w:rPr>
        <w:t>(Henrik Hagtvedt &amp; Vanessa M Patrick, 2008)</w:t>
      </w:r>
      <w:r w:rsidR="00315B25">
        <w:fldChar w:fldCharType="end"/>
      </w:r>
      <w:r w:rsidR="009B3F2B" w:rsidRPr="00A3558F">
        <w:t xml:space="preserve">, </w:t>
      </w:r>
      <w:r w:rsidR="002558D0">
        <w:t xml:space="preserve">in </w:t>
      </w:r>
      <w:r w:rsidR="00A3558F" w:rsidRPr="00A3558F">
        <w:t>retail</w:t>
      </w:r>
      <w:r w:rsidR="00A3558F">
        <w:t xml:space="preserve"> to offer a different consumer’ experience</w:t>
      </w:r>
      <w:r w:rsidR="00054EFF">
        <w:t xml:space="preserve"> </w:t>
      </w:r>
      <w:r w:rsidR="00315B25">
        <w:fldChar w:fldCharType="begin"/>
      </w:r>
      <w:r w:rsidR="00DA36DC">
        <w:instrText xml:space="preserve"> ADDIN EN.CITE &lt;EndNote&gt;&lt;Cite&gt;&lt;Author&gt;Lam&lt;/Author&gt;&lt;Year&gt;2014&lt;/Year&gt;&lt;RecNum&gt;158&lt;/RecNum&gt;&lt;DisplayText&gt;(Crewe, 2015; Lam, Lee, &amp;amp; Holland, 2014)&lt;/DisplayText&gt;&lt;record&gt;&lt;rec-number&gt;158&lt;/rec-number&gt;&lt;foreign-keys&gt;&lt;key app="EN" db-id="vr5a9w29aseaazedr25xp5whsvfv2v0zv0wr" timestamp="1463394114"&gt;158&lt;/key&gt;&lt;/foreign-keys&gt;&lt;ref-type name="Thesis"&gt;32&lt;/ref-type&gt;&lt;contributors&gt;&lt;authors&gt;&lt;author&gt;Lam, B.&lt;/author&gt;&lt;author&gt;Lee, Youjung&lt;/author&gt;&lt;author&gt;Holland, R.&lt;/author&gt;&lt;/authors&gt;&lt;/contributors&gt;&lt;titles&gt;&lt;title&gt;A study on the application of contemporary visual art into flagship stores of luxury fashion brands&lt;/title&gt;&lt;/titles&gt;&lt;volume&gt;Dissertation/Thesis&lt;/volume&gt;&lt;keywords&gt;&lt;keyword&gt;Retailing&lt;/keyword&gt;&lt;keyword&gt;Experience design&lt;/keyword&gt;&lt;keyword&gt;Brand communication&lt;/keyword&gt;&lt;/keywords&gt;&lt;dates&gt;&lt;year&gt;2014&lt;/year&gt;&lt;/dates&gt;&lt;publisher&gt;Brunel University School of Engineering and Design PhD Theses &lt;/publisher&gt;&lt;urls&gt;&lt;/urls&gt;&lt;/record&gt;&lt;/Cite&gt;&lt;Cite&gt;&lt;Author&gt;Crewe&lt;/Author&gt;&lt;Year&gt;2015&lt;/Year&gt;&lt;RecNum&gt;176&lt;/RecNum&gt;&lt;record&gt;&lt;rec-number&gt;176&lt;/rec-number&gt;&lt;foreign-keys&gt;&lt;key app="EN" db-id="vr5a9w29aseaazedr25xp5whsvfv2v0zv0wr" timestamp="1463491454"&gt;176&lt;/key&gt;&lt;/foreign-keys&gt;&lt;ref-type name="Journal Article"&gt;17&lt;/ref-type&gt;&lt;contributors&gt;&lt;authors&gt;&lt;author&gt;Louise Crewe&lt;/author&gt;&lt;/authors&gt;&lt;/contributors&gt;&lt;titles&gt;&lt;title&gt;Placing fashion: Art, space, display and the building of luxury fashion markets through retail design&lt;/title&gt;&lt;secondary-title&gt;Progress in Human Geography&lt;/secondary-title&gt;&lt;/titles&gt;&lt;periodical&gt;&lt;full-title&gt;Progress in Human Geography&lt;/full-title&gt;&lt;/periodical&gt;&lt;pages&gt;1-19&lt;/pages&gt;&lt;dates&gt;&lt;year&gt;2015&lt;/year&gt;&lt;/dates&gt;&lt;urls&gt;&lt;/urls&gt;&lt;electronic-resource-num&gt;10.1177/0309132515580815&lt;/electronic-resource-num&gt;&lt;/record&gt;&lt;/Cite&gt;&lt;/EndNote&gt;</w:instrText>
      </w:r>
      <w:r w:rsidR="00315B25">
        <w:fldChar w:fldCharType="separate"/>
      </w:r>
      <w:r w:rsidR="00DA36DC">
        <w:rPr>
          <w:noProof/>
        </w:rPr>
        <w:t>(Crewe, 2015; Lam, Lee, &amp; Holland, 2014)</w:t>
      </w:r>
      <w:r w:rsidR="00315B25">
        <w:fldChar w:fldCharType="end"/>
      </w:r>
      <w:r w:rsidR="009B3F2B" w:rsidRPr="00A3558F">
        <w:t xml:space="preserve">, </w:t>
      </w:r>
      <w:r w:rsidR="00A3558F">
        <w:t>and as inspiration for new collections based on art pieces</w:t>
      </w:r>
      <w:r w:rsidR="00054EFF">
        <w:t xml:space="preserve"> </w:t>
      </w:r>
      <w:r w:rsidR="00315B25" w:rsidRPr="003B3B14">
        <w:fldChar w:fldCharType="begin"/>
      </w:r>
      <w:r w:rsidR="00DA36DC">
        <w:instrText xml:space="preserve"> ADDIN EN.CITE &lt;EndNote&gt;&lt;Cite&gt;&lt;Author&gt;Cohn&lt;/Author&gt;&lt;Year&gt;2013&lt;/Year&gt;&lt;RecNum&gt;178&lt;/RecNum&gt;&lt;DisplayText&gt;(Cohn, 2013; Landi, 2014)&lt;/DisplayText&gt;&lt;record&gt;&lt;rec-number&gt;178&lt;/rec-number&gt;&lt;foreign-keys&gt;&lt;key app="EN" db-id="vr5a9w29aseaazedr25xp5whsvfv2v0zv0wr" timestamp="1463563540"&gt;178&lt;/key&gt;&lt;/foreign-keys&gt;&lt;ref-type name="Electronic Article"&gt;43&lt;/ref-type&gt;&lt;contributors&gt;&lt;authors&gt;&lt;author&gt;Hana Cohn&lt;/author&gt;&lt;/authors&gt;&lt;/contributors&gt;&lt;titles&gt;&lt;title&gt;The 50 Best Artist Collaborations in Fashion&lt;/title&gt;&lt;secondary-title&gt;Complex UK&lt;/secondary-title&gt;&lt;/titles&gt;&lt;periodical&gt;&lt;full-title&gt;Complex UK&lt;/full-title&gt;&lt;/periodical&gt;&lt;dates&gt;&lt;year&gt;2013&lt;/year&gt;&lt;/dates&gt;&lt;urls&gt;&lt;related-urls&gt;&lt;url&gt;http://uk.complex.com/style/2013/04/the-50-best-artist-collaborations-in-fashion/yves-saint-laurent-x-piet-mondrian&lt;/url&gt;&lt;/related-urls&gt;&lt;/urls&gt;&lt;/record&gt;&lt;/Cite&gt;&lt;Cite&gt;&lt;Author&gt;Landi&lt;/Author&gt;&lt;Year&gt;2014&lt;/Year&gt;&lt;RecNum&gt;189&lt;/RecNum&gt;&lt;record&gt;&lt;rec-number&gt;189&lt;/rec-number&gt;&lt;foreign-keys&gt;&lt;key app="EN" db-id="vr5a9w29aseaazedr25xp5whsvfv2v0zv0wr" timestamp="1463586173"&gt;189&lt;/key&gt;&lt;/foreign-keys&gt;&lt;ref-type name="Electronic Article"&gt;43&lt;/ref-type&gt;&lt;contributors&gt;&lt;authors&gt;&lt;author&gt;Ann Landi &lt;/author&gt;&lt;/authors&gt;&lt;/contributors&gt;&lt;titles&gt;&lt;title&gt;Elsa Schiaparelli and the Surrealists - A new biography documents the exchange between art and fashion.&lt;/title&gt;&lt;secondary-title&gt;ARTnews &lt;/secondary-title&gt;&lt;/titles&gt;&lt;periodical&gt;&lt;full-title&gt;ARTnews&lt;/full-title&gt;&lt;/periodical&gt;&lt;dates&gt;&lt;year&gt;2014&lt;/year&gt;&lt;/dates&gt;&lt;urls&gt;&lt;related-urls&gt;&lt;url&gt;http://www.artnews.com/2014/10/20/elsa-schiaparelli-and-the-surrealists/&lt;/url&gt;&lt;/related-urls&gt;&lt;/urls&gt;&lt;/record&gt;&lt;/Cite&gt;&lt;/EndNote&gt;</w:instrText>
      </w:r>
      <w:r w:rsidR="00315B25" w:rsidRPr="003B3B14">
        <w:fldChar w:fldCharType="separate"/>
      </w:r>
      <w:r w:rsidR="00DA36DC">
        <w:rPr>
          <w:noProof/>
        </w:rPr>
        <w:t>(Cohn, 2013; Landi, 2014)</w:t>
      </w:r>
      <w:r w:rsidR="00315B25" w:rsidRPr="003B3B14">
        <w:fldChar w:fldCharType="end"/>
      </w:r>
      <w:r w:rsidR="00A3558F">
        <w:t xml:space="preserve"> or designed in collaboration with artists</w:t>
      </w:r>
      <w:r w:rsidR="00054EFF">
        <w:t xml:space="preserve"> </w:t>
      </w:r>
      <w:r w:rsidR="00315B25" w:rsidRPr="003B3B14">
        <w:fldChar w:fldCharType="begin"/>
      </w:r>
      <w:r w:rsidR="00DA36DC" w:rsidRPr="003B3B14">
        <w:instrText xml:space="preserve"> ADDIN EN.CITE &lt;EndNote&gt;&lt;Cite&gt;&lt;Author&gt;Oakley Smith&lt;/Author&gt;&lt;Year&gt;2013&lt;/Year&gt;&lt;RecNum&gt;55&lt;/RecNum&gt;&lt;DisplayText&gt;(Oakley Smith &amp;amp; Kubler, 2013)&lt;/DisplayText&gt;&lt;record&gt;&lt;rec-number&gt;55&lt;/rec-number&gt;&lt;foreign-keys&gt;&lt;key app="EN" db-id="vr5a9w29aseaazedr25xp5whsvfv2v0zv0wr" timestamp="1456137803"&gt;55&lt;/key&gt;&lt;key app="ENWeb" db-id=""&gt;0&lt;/key&gt;&lt;/foreign-keys&gt;&lt;ref-type name="Book"&gt;6&lt;/ref-type&gt;&lt;contributors&gt;&lt;authors&gt;&lt;author&gt;Oakley Smith, Mitchell&lt;/author&gt;&lt;author&gt;Kubler, Alison&lt;/author&gt;&lt;/authors&gt;&lt;/contributors&gt;&lt;titles&gt;&lt;title&gt;Art/fashion in the 21st century&lt;/title&gt;&lt;/titles&gt;&lt;number&gt;Book, Whole&lt;/number&gt;&lt;keywords&gt;&lt;keyword&gt;Fashion in art&lt;/keyword&gt;&lt;keyword&gt;Fashion design&lt;/keyword&gt;&lt;keyword&gt;Fashion and art&lt;/keyword&gt;&lt;/keywords&gt;&lt;dates&gt;&lt;year&gt;2013&lt;/year&gt;&lt;/dates&gt;&lt;pub-location&gt;London&lt;/pub-location&gt;&lt;publisher&gt;Thames &amp;amp; Hudson&lt;/publisher&gt;&lt;isbn&gt;0500239096;9780500239094;&lt;/isbn&gt;&lt;urls&gt;&lt;related-urls&gt;&lt;url&gt;http://hud.summon.serialssolutions.com/2.0.0/link/0/eLvHCXMwbV3bagIxEB28vFj6YL1QrdJ8gJfdmF3NYykVP0DaR8lmErpQttBd_9-ZuIgWn0ICGRKYZC7JOQOwkoto_u9OMEanVnk0q8RhqpkmTKGOkOa7jQpFFa6ImWB2m8lYfB-xhlZZU_HL5jLLMzrwSlGE1YTmes3KHX9dVI3ckog9jYBODQDO6MzixxT-dV-ROSHBV-Zk24UWQwyeoOGKHjx85uXR_Ii3v6rswys1S88Vjn4LkReC_DMh47IS9mwdBjDefuzfd3OSeahzL4d6iXIIj4Z_rBdVQLbhMwgrY5dwOINGq4RpaihW8YheW-_TTTaC3h1J47ujL9CRoUwDpwYm0Pakum4atncC2lxnkQ&lt;/url&gt;&lt;/related-urls&gt;&lt;/urls&gt;&lt;/record&gt;&lt;/Cite&gt;&lt;/EndNote&gt;</w:instrText>
      </w:r>
      <w:r w:rsidR="00315B25" w:rsidRPr="003B3B14">
        <w:fldChar w:fldCharType="separate"/>
      </w:r>
      <w:r w:rsidR="00DA36DC" w:rsidRPr="003B3B14">
        <w:rPr>
          <w:noProof/>
        </w:rPr>
        <w:t>(Oakley Smith &amp; Kubler, 2013)</w:t>
      </w:r>
      <w:r w:rsidR="00315B25" w:rsidRPr="003B3B14">
        <w:fldChar w:fldCharType="end"/>
      </w:r>
      <w:r w:rsidR="009B3F2B" w:rsidRPr="00A3558F">
        <w:t xml:space="preserve">. </w:t>
      </w:r>
      <w:r w:rsidR="00232759">
        <w:t xml:space="preserve">In this context of art exploitation, Louis Vuitton and Prada can be considered </w:t>
      </w:r>
      <w:r w:rsidR="00054EFF">
        <w:t>to be</w:t>
      </w:r>
      <w:r w:rsidR="00232759">
        <w:t xml:space="preserve"> experts:  Marc Jacobs</w:t>
      </w:r>
      <w:r w:rsidR="00C044F3">
        <w:t>’</w:t>
      </w:r>
      <w:r w:rsidR="00232759">
        <w:t xml:space="preserve"> collaborations with several contemporary artists as creative director of Louis Vuitton</w:t>
      </w:r>
      <w:r w:rsidR="00C044F3">
        <w:t xml:space="preserve"> are well-known</w:t>
      </w:r>
      <w:r w:rsidR="00232759">
        <w:t xml:space="preserve">, and Prada art installations in its </w:t>
      </w:r>
      <w:proofErr w:type="spellStart"/>
      <w:r w:rsidR="00232759">
        <w:rPr>
          <w:rFonts w:eastAsia="Times New Roman"/>
        </w:rPr>
        <w:t>Epicenter</w:t>
      </w:r>
      <w:proofErr w:type="spellEnd"/>
      <w:r w:rsidR="00232759">
        <w:t xml:space="preserve"> retails</w:t>
      </w:r>
      <w:r w:rsidR="00C044F3">
        <w:t xml:space="preserve"> are famous</w:t>
      </w:r>
      <w:r w:rsidR="00232759">
        <w:t xml:space="preserve">. </w:t>
      </w:r>
    </w:p>
    <w:p w14:paraId="6D66920F" w14:textId="77777777" w:rsidR="008E132F" w:rsidRDefault="008E132F" w:rsidP="0070004C">
      <w:pPr>
        <w:jc w:val="both"/>
      </w:pPr>
    </w:p>
    <w:p w14:paraId="12FE2B9C" w14:textId="77777777" w:rsidR="009B3F2B" w:rsidRDefault="00232759" w:rsidP="0070004C">
      <w:pPr>
        <w:jc w:val="both"/>
      </w:pPr>
      <w:r>
        <w:t xml:space="preserve">It is </w:t>
      </w:r>
      <w:r w:rsidR="008E132F">
        <w:t xml:space="preserve">worth </w:t>
      </w:r>
      <w:r>
        <w:t>mention</w:t>
      </w:r>
      <w:r w:rsidR="008E132F">
        <w:t>ing</w:t>
      </w:r>
      <w:r>
        <w:t xml:space="preserve"> that part of this attention to</w:t>
      </w:r>
      <w:r w:rsidR="008E132F">
        <w:t>wards</w:t>
      </w:r>
      <w:r>
        <w:t xml:space="preserve"> art </w:t>
      </w:r>
      <w:r w:rsidR="008E132F">
        <w:t>could</w:t>
      </w:r>
      <w:r>
        <w:t xml:space="preserve"> arguably be </w:t>
      </w:r>
      <w:r w:rsidR="008E132F">
        <w:t xml:space="preserve">due to studies that </w:t>
      </w:r>
      <w:r w:rsidR="00282130">
        <w:t>consider</w:t>
      </w:r>
      <w:r w:rsidR="00C044F3">
        <w:t xml:space="preserve"> a</w:t>
      </w:r>
      <w:r w:rsidR="00282130">
        <w:t xml:space="preserve"> brand</w:t>
      </w:r>
      <w:r w:rsidR="00C044F3">
        <w:t>’</w:t>
      </w:r>
      <w:r w:rsidR="00282130">
        <w:t xml:space="preserve">s proximity with the arts as a </w:t>
      </w:r>
      <w:r w:rsidR="00C9286E">
        <w:t>cl</w:t>
      </w:r>
      <w:r w:rsidR="003237BA">
        <w:t>e</w:t>
      </w:r>
      <w:r w:rsidR="00C9286E">
        <w:t xml:space="preserve">ver </w:t>
      </w:r>
      <w:r w:rsidR="00282130">
        <w:t xml:space="preserve">way </w:t>
      </w:r>
      <w:r w:rsidR="008E132F">
        <w:t xml:space="preserve">for them </w:t>
      </w:r>
      <w:r w:rsidR="00282130">
        <w:t xml:space="preserve">to </w:t>
      </w:r>
      <w:r w:rsidR="00C9286E">
        <w:t>increase the</w:t>
      </w:r>
      <w:r w:rsidR="008E132F">
        <w:t xml:space="preserve"> brand</w:t>
      </w:r>
      <w:r w:rsidR="00C9286E">
        <w:t xml:space="preserve"> luxurious allure</w:t>
      </w:r>
      <w:r w:rsidR="00054EFF">
        <w:t xml:space="preserve"> </w:t>
      </w:r>
      <w:r w:rsidR="00315B25">
        <w:fldChar w:fldCharType="begin"/>
      </w:r>
      <w:r w:rsidR="00282130">
        <w:instrText xml:space="preserve"> ADDIN EN.CITE &lt;EndNote&gt;&lt;Cite&gt;&lt;Author&gt;Hagtvedt&lt;/Author&gt;&lt;Year&gt;2008&lt;/Year&gt;&lt;RecNum&gt;157&lt;/RecNum&gt;&lt;DisplayText&gt;(Henrik Hagtvedt &amp;amp; Vanessa M. Patrick, 2008; Lam et al., 2014)&lt;/DisplayText&gt;&lt;record&gt;&lt;rec-number&gt;157&lt;/rec-number&gt;&lt;foreign-keys&gt;&lt;key app="EN" db-id="vr5a9w29aseaazedr25xp5whsvfv2v0zv0wr" timestamp="1463394114"&gt;157&lt;/key&gt;&lt;/foreign-keys&gt;&lt;ref-type name="Journal Article"&gt;17&lt;/ref-type&gt;&lt;contributors&gt;&lt;authors&gt;&lt;author&gt;Hagtvedt, Henrik&lt;/author&gt;&lt;author&gt;Patrick, Vanessa M.&lt;/author&gt;&lt;/authors&gt;&lt;/contributors&gt;&lt;titles&gt;&lt;title&gt;Art and the brand: The role of visual art in enhancing brand extendibility&lt;/title&gt;&lt;secondary-title&gt;Journal of Consumer Psychology&lt;/secondary-title&gt;&lt;/titles&gt;&lt;periodical&gt;&lt;full-title&gt;Journal of Consumer Psychology&lt;/full-title&gt;&lt;/periodical&gt;&lt;pages&gt;212-222&lt;/pages&gt;&lt;volume&gt;18&lt;/volume&gt;&lt;number&gt;3&lt;/number&gt;&lt;dates&gt;&lt;year&gt;2008&lt;/year&gt;&lt;/dates&gt;&lt;publisher&gt;Elsevier Inc&lt;/publisher&gt;&lt;isbn&gt;1057-7408&lt;/isbn&gt;&lt;urls&gt;&lt;/urls&gt;&lt;electronic-resource-num&gt;10.1016/j.jcps.2008.04.010&lt;/electronic-resource-num&gt;&lt;/record&gt;&lt;/Cite&gt;&lt;Cite&gt;&lt;Author&gt;Lam&lt;/Author&gt;&lt;Year&gt;2014&lt;/Year&gt;&lt;RecNum&gt;158&lt;/RecNum&gt;&lt;record&gt;&lt;rec-number&gt;158&lt;/rec-number&gt;&lt;foreign-keys&gt;&lt;key app="EN" db-id="vr5a9w29aseaazedr25xp5whsvfv2v0zv0wr" timestamp="1463394114"&gt;158&lt;/key&gt;&lt;/foreign-keys&gt;&lt;ref-type name="Thesis"&gt;32&lt;/ref-type&gt;&lt;contributors&gt;&lt;authors&gt;&lt;author&gt;Lam, B.&lt;/author&gt;&lt;author&gt;Lee, Youjung&lt;/author&gt;&lt;author&gt;Holland, R.&lt;/author&gt;&lt;/authors&gt;&lt;/contributors&gt;&lt;titles&gt;&lt;title&gt;A study on the application of contemporary visual art into flagship stores of luxury fashion brands&lt;/title&gt;&lt;/titles&gt;&lt;volume&gt;Dissertation/Thesis&lt;/volume&gt;&lt;keywords&gt;&lt;keyword&gt;Retailing&lt;/keyword&gt;&lt;keyword&gt;Experience design&lt;/keyword&gt;&lt;keyword&gt;Brand communication&lt;/keyword&gt;&lt;/keywords&gt;&lt;dates&gt;&lt;year&gt;2014&lt;/year&gt;&lt;/dates&gt;&lt;publisher&gt;Brunel University School of Engineering and Design PhD Theses &lt;/publisher&gt;&lt;urls&gt;&lt;/urls&gt;&lt;/record&gt;&lt;/Cite&gt;&lt;/EndNote&gt;</w:instrText>
      </w:r>
      <w:r w:rsidR="00315B25">
        <w:fldChar w:fldCharType="separate"/>
      </w:r>
      <w:r w:rsidR="00282130">
        <w:rPr>
          <w:noProof/>
        </w:rPr>
        <w:t>(Henrik Hagtvedt &amp; Vanessa M. Patrick, 2008; Lam et al., 2014)</w:t>
      </w:r>
      <w:r w:rsidR="00315B25">
        <w:fldChar w:fldCharType="end"/>
      </w:r>
      <w:r w:rsidR="00282130">
        <w:t xml:space="preserve">. </w:t>
      </w:r>
      <w:r w:rsidR="008E132F">
        <w:t>However,</w:t>
      </w:r>
      <w:r w:rsidR="00A617FD">
        <w:t xml:space="preserve"> the</w:t>
      </w:r>
      <w:r w:rsidR="00054EFF">
        <w:t xml:space="preserve"> </w:t>
      </w:r>
      <w:r w:rsidR="008E132F">
        <w:t>fashion</w:t>
      </w:r>
      <w:r w:rsidR="007157DB">
        <w:t>/art</w:t>
      </w:r>
      <w:r w:rsidR="00A617FD">
        <w:t xml:space="preserve"> relationship</w:t>
      </w:r>
      <w:r w:rsidR="005770A9">
        <w:t>,</w:t>
      </w:r>
      <w:r w:rsidR="00A617FD">
        <w:t xml:space="preserve"> </w:t>
      </w:r>
      <w:r w:rsidR="002E05F7">
        <w:t xml:space="preserve">that for </w:t>
      </w:r>
      <w:r w:rsidR="00C044F3">
        <w:t xml:space="preserve">many </w:t>
      </w:r>
      <w:r w:rsidR="002E05F7">
        <w:t>years ha</w:t>
      </w:r>
      <w:r w:rsidR="00C044F3">
        <w:t>s</w:t>
      </w:r>
      <w:r w:rsidR="002E05F7">
        <w:t xml:space="preserve"> inspired and helped luxury brands</w:t>
      </w:r>
      <w:r w:rsidR="005770A9">
        <w:t>,</w:t>
      </w:r>
      <w:r w:rsidR="00054EFF">
        <w:t xml:space="preserve"> is shifting</w:t>
      </w:r>
      <w:r w:rsidR="00A617FD">
        <w:t xml:space="preserve"> from</w:t>
      </w:r>
      <w:r w:rsidR="00054EFF">
        <w:t xml:space="preserve"> being something</w:t>
      </w:r>
      <w:r w:rsidR="00A617FD">
        <w:t xml:space="preserve"> innovative to</w:t>
      </w:r>
      <w:r w:rsidR="00054EFF">
        <w:t xml:space="preserve"> </w:t>
      </w:r>
      <w:r w:rsidR="005770A9">
        <w:t>becoming</w:t>
      </w:r>
      <w:r w:rsidR="00A617FD">
        <w:t xml:space="preserve"> mainstream</w:t>
      </w:r>
      <w:r w:rsidR="007157DB">
        <w:t xml:space="preserve">, </w:t>
      </w:r>
      <w:r w:rsidR="005770A9">
        <w:t xml:space="preserve">and this because it is </w:t>
      </w:r>
      <w:r w:rsidR="007157DB">
        <w:t>being adopted today</w:t>
      </w:r>
      <w:r w:rsidR="002E05F7">
        <w:t xml:space="preserve"> by a plethora of brand</w:t>
      </w:r>
      <w:r w:rsidR="005770A9">
        <w:t xml:space="preserve"> </w:t>
      </w:r>
      <w:r w:rsidR="002E05F7">
        <w:t>including</w:t>
      </w:r>
      <w:r w:rsidR="00A617FD">
        <w:t xml:space="preserve"> high street brands</w:t>
      </w:r>
      <w:r w:rsidR="007157DB">
        <w:t>,</w:t>
      </w:r>
      <w:r w:rsidR="00A617FD">
        <w:t xml:space="preserve"> such </w:t>
      </w:r>
      <w:r w:rsidR="002E05F7">
        <w:t>the new</w:t>
      </w:r>
      <w:r w:rsidR="00A617FD">
        <w:t xml:space="preserve"> H&amp;M </w:t>
      </w:r>
      <w:r w:rsidR="007157DB">
        <w:t xml:space="preserve">collaboration with the figurative artist </w:t>
      </w:r>
      <w:r w:rsidR="007157DB">
        <w:rPr>
          <w:rFonts w:eastAsia="Times New Roman"/>
        </w:rPr>
        <w:t xml:space="preserve">Alex Katz </w:t>
      </w:r>
      <w:r w:rsidR="00315B25">
        <w:rPr>
          <w:rFonts w:eastAsia="Times New Roman"/>
        </w:rPr>
        <w:fldChar w:fldCharType="begin"/>
      </w:r>
      <w:r w:rsidR="007157DB">
        <w:rPr>
          <w:rFonts w:eastAsia="Times New Roman"/>
        </w:rPr>
        <w:instrText xml:space="preserve"> ADDIN EN.CITE &lt;EndNote&gt;&lt;Cite&gt;&lt;Author&gt;Sherman&lt;/Author&gt;&lt;Year&gt;2016&lt;/Year&gt;&lt;RecNum&gt;358&lt;/RecNum&gt;&lt;DisplayText&gt;(Sherman, 2016b)&lt;/DisplayText&gt;&lt;record&gt;&lt;rec-number&gt;358&lt;/rec-number&gt;&lt;foreign-keys&gt;&lt;key app="EN" db-id="vr5a9w29aseaazedr25xp5whsvfv2v0zv0wr" timestamp="1497004823"&gt;358&lt;/key&gt;&lt;/foreign-keys&gt;&lt;ref-type name="Electronic Article"&gt;43&lt;/ref-type&gt;&lt;contributors&gt;&lt;authors&gt;&lt;author&gt; Lauren Sherman&lt;/author&gt;&lt;/authors&gt;&lt;/contributors&gt;&lt;titles&gt;&lt;title&gt;When High Art Meets the High Street&lt;/title&gt;&lt;secondary-title&gt;Business of Fashion&lt;/secondary-title&gt;&lt;/titles&gt;&lt;periodical&gt;&lt;full-title&gt;Business of Fashion&lt;/full-title&gt;&lt;/periodical&gt;&lt;dates&gt;&lt;year&gt;2016&lt;/year&gt;&lt;/dates&gt;&lt;urls&gt;&lt;related-urls&gt;&lt;url&gt;https://www.businessoffashion.com/articles/intelligence/fast-fashion-artist-collaborations&lt;/url&gt;&lt;/related-urls&gt;&lt;/urls&gt;&lt;/record&gt;&lt;/Cite&gt;&lt;/EndNote&gt;</w:instrText>
      </w:r>
      <w:r w:rsidR="00315B25">
        <w:rPr>
          <w:rFonts w:eastAsia="Times New Roman"/>
        </w:rPr>
        <w:fldChar w:fldCharType="separate"/>
      </w:r>
      <w:r w:rsidR="007157DB">
        <w:rPr>
          <w:rFonts w:eastAsia="Times New Roman"/>
          <w:noProof/>
        </w:rPr>
        <w:t>(Sherman, 2016b)</w:t>
      </w:r>
      <w:r w:rsidR="00315B25">
        <w:rPr>
          <w:rFonts w:eastAsia="Times New Roman"/>
        </w:rPr>
        <w:fldChar w:fldCharType="end"/>
      </w:r>
      <w:r w:rsidR="00A617FD">
        <w:t xml:space="preserve">. </w:t>
      </w:r>
      <w:r w:rsidR="007157DB">
        <w:t>In the perspective of this shifting</w:t>
      </w:r>
      <w:r w:rsidR="00A617FD">
        <w:t xml:space="preserve">, Louis Vuitton and Prada </w:t>
      </w:r>
      <w:r w:rsidR="00F547F1">
        <w:t xml:space="preserve">can be considered as </w:t>
      </w:r>
      <w:r w:rsidR="00A617FD">
        <w:t>game-changer</w:t>
      </w:r>
      <w:r w:rsidR="00F547F1">
        <w:t>s</w:t>
      </w:r>
      <w:r w:rsidR="008E132F">
        <w:t>.</w:t>
      </w:r>
      <w:r w:rsidR="005770A9">
        <w:t xml:space="preserve"> </w:t>
      </w:r>
      <w:r w:rsidR="008E132F">
        <w:t>W</w:t>
      </w:r>
      <w:r w:rsidR="00F547F1">
        <w:t>hile</w:t>
      </w:r>
      <w:r w:rsidR="005770A9">
        <w:t xml:space="preserve"> </w:t>
      </w:r>
      <w:r w:rsidR="008E132F">
        <w:t xml:space="preserve">they are still </w:t>
      </w:r>
      <w:r w:rsidR="00A617FD">
        <w:t xml:space="preserve">exploiting artists </w:t>
      </w:r>
      <w:r w:rsidR="002E05F7">
        <w:t xml:space="preserve">experiences as </w:t>
      </w:r>
      <w:r w:rsidR="00916C58">
        <w:t xml:space="preserve">an </w:t>
      </w:r>
      <w:r w:rsidR="002E05F7">
        <w:t xml:space="preserve">inspiration for </w:t>
      </w:r>
      <w:r w:rsidR="00916C58">
        <w:t xml:space="preserve">their </w:t>
      </w:r>
      <w:r w:rsidR="00A617FD">
        <w:t xml:space="preserve">new collections </w:t>
      </w:r>
      <w:r w:rsidR="00315B25">
        <w:fldChar w:fldCharType="begin"/>
      </w:r>
      <w:r w:rsidR="00B6452B">
        <w:instrText xml:space="preserve"> ADDIN EN.CITE &lt;EndNote&gt;&lt;Cite&gt;&lt;Author&gt;Ellison&lt;/Author&gt;&lt;Year&gt;2017&lt;/Year&gt;&lt;RecNum&gt;359&lt;/RecNum&gt;&lt;DisplayText&gt;(Ellison, 2017)&lt;/DisplayText&gt;&lt;record&gt;&lt;rec-number&gt;359&lt;/rec-number&gt;&lt;foreign-keys&gt;&lt;key app="EN" db-id="vr5a9w29aseaazedr25xp5whsvfv2v0zv0wr" timestamp="1497005472"&gt;359&lt;/key&gt;&lt;/foreign-keys&gt;&lt;ref-type name="Electronic Article"&gt;43&lt;/ref-type&gt;&lt;contributors&gt;&lt;authors&gt;&lt;author&gt;Jo Ellison&lt;/author&gt;&lt;/authors&gt;&lt;/contributors&gt;&lt;titles&gt;&lt;title&gt;Master pieces? Jeff Koons on his first collaboration with Louis Vuitton&lt;/title&gt;&lt;secondary-title&gt;Financial Times&lt;/secondary-title&gt;&lt;/titles&gt;&lt;periodical&gt;&lt;full-title&gt;Financial Times&lt;/full-title&gt;&lt;/periodical&gt;&lt;dates&gt;&lt;year&gt;2017&lt;/year&gt;&lt;/dates&gt;&lt;urls&gt;&lt;related-urls&gt;&lt;url&gt;https://www.ft.com/content/354c71d0-1dfe-11e7-b7d3-163f5a7f229c?mhq5j=e3&lt;/url&gt;&lt;/related-urls&gt;&lt;/urls&gt;&lt;/record&gt;&lt;/Cite&gt;&lt;/EndNote&gt;</w:instrText>
      </w:r>
      <w:r w:rsidR="00315B25">
        <w:fldChar w:fldCharType="separate"/>
      </w:r>
      <w:r w:rsidR="00B6452B">
        <w:rPr>
          <w:noProof/>
        </w:rPr>
        <w:t>(Ellison, 2017)</w:t>
      </w:r>
      <w:r w:rsidR="00315B25">
        <w:fldChar w:fldCharType="end"/>
      </w:r>
      <w:r w:rsidR="00A617FD">
        <w:t xml:space="preserve">, </w:t>
      </w:r>
      <w:r w:rsidR="00F547F1">
        <w:t xml:space="preserve">they </w:t>
      </w:r>
      <w:r w:rsidR="00916C58">
        <w:t xml:space="preserve">are </w:t>
      </w:r>
      <w:r w:rsidR="00A617FD">
        <w:t xml:space="preserve">commissioning </w:t>
      </w:r>
      <w:r w:rsidR="00916C58">
        <w:t xml:space="preserve">well-known or emerging contemporary artists to create </w:t>
      </w:r>
      <w:r w:rsidR="00A617FD">
        <w:t>new pieces of art</w:t>
      </w:r>
      <w:r w:rsidR="00916C58">
        <w:t xml:space="preserve"> and</w:t>
      </w:r>
      <w:r w:rsidR="005770A9">
        <w:t xml:space="preserve"> </w:t>
      </w:r>
      <w:r w:rsidR="002E05F7">
        <w:t>they are</w:t>
      </w:r>
      <w:r w:rsidR="005770A9">
        <w:t xml:space="preserve"> </w:t>
      </w:r>
      <w:r w:rsidR="00A617FD">
        <w:t xml:space="preserve">organizing exhibitions </w:t>
      </w:r>
      <w:r w:rsidR="00916C58">
        <w:t>of</w:t>
      </w:r>
      <w:r w:rsidR="00F547F1">
        <w:t xml:space="preserve"> their own art collections </w:t>
      </w:r>
      <w:r w:rsidR="00916C58">
        <w:t>(</w:t>
      </w:r>
      <w:r w:rsidR="00F547F1">
        <w:t xml:space="preserve">or </w:t>
      </w:r>
      <w:r w:rsidR="00A617FD">
        <w:t xml:space="preserve">in collaboration with </w:t>
      </w:r>
      <w:r w:rsidR="00F547F1">
        <w:t xml:space="preserve">other </w:t>
      </w:r>
      <w:r w:rsidR="002E05F7">
        <w:t>cultural institutions</w:t>
      </w:r>
      <w:r w:rsidR="00916C58">
        <w:t>)</w:t>
      </w:r>
      <w:r w:rsidR="002E05F7">
        <w:t xml:space="preserve"> in their </w:t>
      </w:r>
      <w:r w:rsidR="00916C58">
        <w:t xml:space="preserve">private </w:t>
      </w:r>
      <w:r w:rsidR="002E05F7">
        <w:t xml:space="preserve">foundations – dedicated venues </w:t>
      </w:r>
      <w:r w:rsidR="00916C58">
        <w:t xml:space="preserve">that cost millions </w:t>
      </w:r>
      <w:r w:rsidR="00C044F3">
        <w:t>that</w:t>
      </w:r>
      <w:r w:rsidR="00916C58">
        <w:t xml:space="preserve"> were </w:t>
      </w:r>
      <w:r w:rsidR="002E05F7">
        <w:t>designed by star</w:t>
      </w:r>
      <w:r w:rsidR="005770A9">
        <w:t xml:space="preserve"> </w:t>
      </w:r>
      <w:r w:rsidR="002E05F7">
        <w:t xml:space="preserve">architects Frank </w:t>
      </w:r>
      <w:proofErr w:type="spellStart"/>
      <w:r w:rsidR="002E05F7">
        <w:t>G</w:t>
      </w:r>
      <w:r w:rsidR="002E05F7" w:rsidRPr="002E05F7">
        <w:t>ehry</w:t>
      </w:r>
      <w:proofErr w:type="spellEnd"/>
      <w:r w:rsidR="002E05F7">
        <w:t xml:space="preserve"> and </w:t>
      </w:r>
      <w:r w:rsidR="002E05F7" w:rsidRPr="002E05F7">
        <w:t xml:space="preserve">Rem </w:t>
      </w:r>
      <w:proofErr w:type="spellStart"/>
      <w:r w:rsidR="002E05F7" w:rsidRPr="002E05F7">
        <w:t>Koolhaas</w:t>
      </w:r>
      <w:proofErr w:type="spellEnd"/>
      <w:r w:rsidR="005770A9">
        <w:t xml:space="preserve"> </w:t>
      </w:r>
      <w:r w:rsidR="00315B25">
        <w:fldChar w:fldCharType="begin"/>
      </w:r>
      <w:r w:rsidR="00226B63">
        <w:instrText xml:space="preserve"> ADDIN EN.CITE &lt;EndNote&gt;&lt;Cite&gt;&lt;Author&gt;Fondation Louis Vuitton&lt;/Author&gt;&lt;Year&gt;2014&lt;/Year&gt;&lt;RecNum&gt;208&lt;/RecNum&gt;&lt;DisplayText&gt;(Fondation Louis Vuitton, 2014; Fondazione Prada, 2015)&lt;/DisplayText&gt;&lt;record&gt;&lt;rec-number&gt;208&lt;/rec-number&gt;&lt;foreign-keys&gt;&lt;key app="EN" db-id="vr5a9w29aseaazedr25xp5whsvfv2v0zv0wr" timestamp="1464001671"&gt;208&lt;/key&gt;&lt;/foreign-keys&gt;&lt;ref-type name="Web Page"&gt;12&lt;/ref-type&gt;&lt;contributors&gt;&lt;authors&gt;&lt;author&gt;Fondation Louis Vuitton,&lt;/author&gt;&lt;/authors&gt;&lt;/contributors&gt;&lt;titles&gt;&lt;title&gt;The Building&lt;/title&gt;&lt;/titles&gt;&lt;dates&gt;&lt;year&gt;2014&lt;/year&gt;&lt;/dates&gt;&lt;urls&gt;&lt;related-urls&gt;&lt;url&gt;http://www.fondationlouisvuitton.fr/content/flvinternet/en/l-edifice.html&lt;/url&gt;&lt;/related-urls&gt;&lt;/urls&gt;&lt;/record&gt;&lt;/Cite&gt;&lt;Cite&gt;&lt;Author&gt;Fondazione Prada&lt;/Author&gt;&lt;Year&gt;2015&lt;/Year&gt;&lt;RecNum&gt;207&lt;/RecNum&gt;&lt;record&gt;&lt;rec-number&gt;207&lt;/rec-number&gt;&lt;foreign-keys&gt;&lt;key app="EN" db-id="vr5a9w29aseaazedr25xp5whsvfv2v0zv0wr" timestamp="1464001594"&gt;207&lt;/key&gt;&lt;/foreign-keys&gt;&lt;ref-type name="Web Page"&gt;12&lt;/ref-type&gt;&lt;contributors&gt;&lt;authors&gt;&lt;author&gt;Fondazione Prada,&lt;/author&gt;&lt;/authors&gt;&lt;/contributors&gt;&lt;titles&gt;&lt;title&gt;Milano&lt;/title&gt;&lt;/titles&gt;&lt;dates&gt;&lt;year&gt;2015&lt;/year&gt;&lt;/dates&gt;&lt;urls&gt;&lt;related-urls&gt;&lt;url&gt;http://www.fondazioneprada.org/visit/visit-milano/&lt;/url&gt;&lt;/related-urls&gt;&lt;/urls&gt;&lt;/record&gt;&lt;/Cite&gt;&lt;/EndNote&gt;</w:instrText>
      </w:r>
      <w:r w:rsidR="00315B25">
        <w:fldChar w:fldCharType="separate"/>
      </w:r>
      <w:r w:rsidR="00226B63">
        <w:rPr>
          <w:noProof/>
        </w:rPr>
        <w:t>(Fondation Louis Vuitton, 2014; Fondazione Prada, 2015)</w:t>
      </w:r>
      <w:r w:rsidR="00315B25">
        <w:fldChar w:fldCharType="end"/>
      </w:r>
      <w:r w:rsidR="002E05F7">
        <w:t xml:space="preserve">. </w:t>
      </w:r>
      <w:r w:rsidR="00916C58">
        <w:t>These</w:t>
      </w:r>
      <w:r w:rsidR="005770A9">
        <w:t xml:space="preserve"> </w:t>
      </w:r>
      <w:r w:rsidR="00916C58">
        <w:t xml:space="preserve">permanent and dedicated venues for their foundations are what mostly distinguish Prada and Vuitton from other </w:t>
      </w:r>
      <w:r w:rsidR="00226B63">
        <w:t>fashion brand</w:t>
      </w:r>
      <w:r w:rsidR="005770A9">
        <w:t xml:space="preserve"> </w:t>
      </w:r>
      <w:r w:rsidR="00916C58">
        <w:t>foundations, art projects, and cultural initiatives.</w:t>
      </w:r>
    </w:p>
    <w:p w14:paraId="3BDBB15A" w14:textId="77777777" w:rsidR="004C4FAF" w:rsidRDefault="004C4FAF" w:rsidP="0070004C">
      <w:pPr>
        <w:jc w:val="both"/>
      </w:pPr>
    </w:p>
    <w:p w14:paraId="762F8D94" w14:textId="77777777" w:rsidR="00377252" w:rsidRDefault="00E03FD8" w:rsidP="0070004C">
      <w:pPr>
        <w:jc w:val="both"/>
      </w:pPr>
      <w:r>
        <w:rPr>
          <w:rFonts w:eastAsia="Times New Roman"/>
        </w:rPr>
        <w:t xml:space="preserve">Research on </w:t>
      </w:r>
      <w:r w:rsidR="00916C58">
        <w:t>the</w:t>
      </w:r>
      <w:r>
        <w:t xml:space="preserve"> phenomenon</w:t>
      </w:r>
      <w:r w:rsidR="00916C58">
        <w:t xml:space="preserve"> of luxury fashion brand ownership of private art foundations</w:t>
      </w:r>
      <w:r w:rsidR="005770A9">
        <w:t xml:space="preserve"> </w:t>
      </w:r>
      <w:r>
        <w:rPr>
          <w:rFonts w:eastAsia="Times New Roman"/>
        </w:rPr>
        <w:t>has been mostly restricted</w:t>
      </w:r>
      <w:r w:rsidR="005770A9">
        <w:rPr>
          <w:rFonts w:eastAsia="Times New Roman"/>
        </w:rPr>
        <w:t xml:space="preserve"> </w:t>
      </w:r>
      <w:r w:rsidR="00A75A1A">
        <w:t xml:space="preserve">to the perspective of business investment </w:t>
      </w:r>
      <w:r w:rsidR="00315B25">
        <w:fldChar w:fldCharType="begin"/>
      </w:r>
      <w:r w:rsidR="00EF5185">
        <w:instrText xml:space="preserve"> ADDIN EN.CITE &lt;EndNote&gt;&lt;Cite&gt;&lt;Author&gt;Zorloni&lt;/Author&gt;&lt;Year&gt;2016&lt;/Year&gt;&lt;RecNum&gt;360&lt;/RecNum&gt;&lt;DisplayText&gt;(Zorloni, 2016)&lt;/DisplayText&gt;&lt;record&gt;&lt;rec-number&gt;360&lt;/rec-number&gt;&lt;foreign-keys&gt;&lt;key app="EN" db-id="vr5a9w29aseaazedr25xp5whsvfv2v0zv0wr" timestamp="1497438299"&gt;360&lt;/key&gt;&lt;/foreign-keys&gt;&lt;ref-type name="Book"&gt;6&lt;/ref-type&gt;&lt;contributors&gt;&lt;authors&gt;&lt;author&gt;Zorloni, Alessia&lt;/author&gt;&lt;/authors&gt;&lt;/contributors&gt;&lt;titles&gt;&lt;title&gt;Art Wealth Management : Managing Private Art Collections&lt;/title&gt;&lt;/titles&gt;&lt;number&gt;Book, Whole&lt;/number&gt;&lt;keywords&gt;&lt;keyword&gt;Management science&lt;/keyword&gt;&lt;keyword&gt;Wealth Management/Pension Planning&lt;/keyword&gt;&lt;keyword&gt;Fine Arts&lt;/keyword&gt;&lt;keyword&gt;Cultural Economics&lt;/keyword&gt;&lt;keyword&gt;Cultural Management&lt;/keyword&gt;&lt;keyword&gt;Economics&lt;/keyword&gt;&lt;keyword&gt;Art&lt;/keyword&gt;&lt;/keywords&gt;&lt;dates&gt;&lt;year&gt;2016&lt;/year&gt;&lt;/dates&gt;&lt;pub-location&gt;Cham&lt;/pub-location&gt;&lt;publisher&gt;Springer&lt;/publisher&gt;&lt;isbn&gt;3319242393;9783319242392;&lt;/isbn&gt;&lt;urls&gt;&lt;related-urls&gt;&lt;url&gt;http://hud.summon.serialssolutions.com/2.0.0/link/0/eLvHCXMwtV07T8MwELYoDFAx8Cii0EoVAxJCQbHPzmPogBCIEYkCY-QmtkBAhUjK7-ec1HGaiqEDS1S7iVvfOec7-77PhAC78r2WTZhKrsNQovce-dIHzbiKpkoLCKZcinKDt0HMVHN_urp_VTzWoeoNkHYN5deNYgV-xiGAVxwEeG35x3XRUsoWly8VxqiV4mJ-V-VjV1umGj40ODqW1gJoey3ArgW2VhPdgtZS8Ahggi8G1Vl0K6a0mT1hkE4GR0I94eYNu1femk7qJL-VRxMAjibi3JCaf2ZvaTFWM-_psYNmCYxxYv61NQUMR0YQO8isKUcNzwbLMQXHRMYMsRyn5gTGultQ8Su5btpN7QWv8NJ_65KuzN9xXsE5p8hXQGiN6KO1YV76IZM9sqUMOGWfbKjZAdm2qPL8kPRQ36NK3yOn2R55vrud3Nx7iyMvPImOUxx5UkuGMVwaZpxpFvuAb43WKDbgURYEOuJTEWihtQSM7LkQWQosFMrXoBiVIRyRXWmwEbOixFBmx2QEAQ2UCDlT2BClWRxnGmjKFQ8wutZpn5w1-p78fJR9zxMnPPTy-mTQFEnyVZGhJNhGjFa_T4ZWREl53yK32H1_YeVWP_rXADlZ495TsuNehAHZLL7nakg6r_PsF0zdVPo&lt;/url&gt;&lt;/related-urls&gt;&lt;/urls&gt;&lt;electronic-resource-num&gt;10.1007/978-3-319-24241-5&lt;/electronic-resource-num&gt;&lt;/record&gt;&lt;/Cite&gt;&lt;/EndNote&gt;</w:instrText>
      </w:r>
      <w:r w:rsidR="00315B25">
        <w:fldChar w:fldCharType="separate"/>
      </w:r>
      <w:r w:rsidR="00EF5185">
        <w:rPr>
          <w:noProof/>
        </w:rPr>
        <w:t>(Zorloni, 2016)</w:t>
      </w:r>
      <w:r w:rsidR="00315B25">
        <w:fldChar w:fldCharType="end"/>
      </w:r>
      <w:r w:rsidR="005770A9">
        <w:t xml:space="preserve"> </w:t>
      </w:r>
      <w:r w:rsidR="00A75A1A">
        <w:t xml:space="preserve">or </w:t>
      </w:r>
      <w:r w:rsidR="00C044F3">
        <w:t xml:space="preserve">to </w:t>
      </w:r>
      <w:r w:rsidR="00A75A1A">
        <w:t xml:space="preserve">brand value creation </w:t>
      </w:r>
      <w:r w:rsidR="00315B25">
        <w:fldChar w:fldCharType="begin"/>
      </w:r>
      <w:r w:rsidR="00A75A1A">
        <w:instrText xml:space="preserve"> ADDIN EN.CITE &lt;EndNote&gt;&lt;Cite&gt;&lt;Author&gt;Codignola&lt;/Author&gt;&lt;Year&gt;2016&lt;/Year&gt;&lt;RecNum&gt;228&lt;/RecNum&gt;&lt;DisplayText&gt;(Codignola &amp;amp; Rancati, 2016)&lt;/DisplayText&gt;&lt;record&gt;&lt;rec-number&gt;228&lt;/rec-number&gt;&lt;foreign-keys&gt;&lt;key app="EN" db-id="vr5a9w29aseaazedr25xp5whsvfv2v0zv0wr" timestamp="1481887657"&gt;228&lt;/key&gt;&lt;/foreign-keys&gt;&lt;ref-type name="Book Section"&gt;5&lt;/ref-type&gt;&lt;contributors&gt;&lt;authors&gt;&lt;author&gt;Federica Codignola&lt;/author&gt;&lt;author&gt;Elisa Rancati&lt;/author&gt;&lt;/authors&gt;&lt;/contributors&gt;&lt;titles&gt;&lt;title&gt;The Blending of Luxury Fashion Brands and Contemporary Art: A Global Strategy for Value Creation.&lt;/title&gt;&lt;secondary-title&gt;Handbook of Research on Global Fashion Management and Merchandising&lt;/secondary-title&gt;&lt;/titles&gt;&lt;dates&gt;&lt;year&gt;2016&lt;/year&gt;&lt;/dates&gt;&lt;publisher&gt;Hershey, PA: IGI Global&lt;/publisher&gt;&lt;urls&gt;&lt;/urls&gt;&lt;/record&gt;&lt;/Cite&gt;&lt;/EndNote&gt;</w:instrText>
      </w:r>
      <w:r w:rsidR="00315B25">
        <w:fldChar w:fldCharType="separate"/>
      </w:r>
      <w:r w:rsidR="00A75A1A">
        <w:rPr>
          <w:noProof/>
        </w:rPr>
        <w:t>(Codignola &amp; Rancati, 2016)</w:t>
      </w:r>
      <w:r w:rsidR="00315B25">
        <w:fldChar w:fldCharType="end"/>
      </w:r>
      <w:r w:rsidR="00A75A1A">
        <w:t xml:space="preserve">, </w:t>
      </w:r>
      <w:r>
        <w:t xml:space="preserve">yet </w:t>
      </w:r>
      <w:r w:rsidR="00FF782D">
        <w:t>no single study has investigate</w:t>
      </w:r>
      <w:r w:rsidR="00B40BBB">
        <w:t>d</w:t>
      </w:r>
      <w:r w:rsidR="005770A9">
        <w:t xml:space="preserve"> </w:t>
      </w:r>
      <w:r w:rsidR="00C044F3">
        <w:t xml:space="preserve">this </w:t>
      </w:r>
      <w:r w:rsidR="00FF782D">
        <w:t>from th</w:t>
      </w:r>
      <w:r w:rsidR="00B40BBB">
        <w:t>e public engagement perspective, where</w:t>
      </w:r>
      <w:r w:rsidR="005770A9">
        <w:t xml:space="preserve"> </w:t>
      </w:r>
      <w:r w:rsidR="00C044F3">
        <w:t xml:space="preserve">the term </w:t>
      </w:r>
      <w:r w:rsidR="00B40BBB">
        <w:t>public engagement  here</w:t>
      </w:r>
      <w:r w:rsidR="00C044F3">
        <w:t xml:space="preserve"> is</w:t>
      </w:r>
      <w:r w:rsidR="00B40BBB">
        <w:t xml:space="preserve"> intended as </w:t>
      </w:r>
      <w:r w:rsidR="00B40BBB" w:rsidRPr="00B40BBB">
        <w:t>the involvement, participation</w:t>
      </w:r>
      <w:r w:rsidR="003237BA">
        <w:t>,</w:t>
      </w:r>
      <w:r w:rsidR="00B40BBB" w:rsidRPr="00B40BBB">
        <w:t xml:space="preserve"> and interaction between one producer of art and one (or a group of) </w:t>
      </w:r>
      <w:r w:rsidR="00B40BBB">
        <w:t>consumers</w:t>
      </w:r>
      <w:r w:rsidR="00B40BBB" w:rsidRPr="00B40BBB">
        <w:t xml:space="preserve"> of art in a two-way conversation for co-producing benefi</w:t>
      </w:r>
      <w:r w:rsidR="00B40BBB">
        <w:t xml:space="preserve">ts, improving a situation, and/or generating well-being. </w:t>
      </w:r>
      <w:r w:rsidR="00FF782D">
        <w:rPr>
          <w:rFonts w:eastAsia="Times New Roman"/>
        </w:rPr>
        <w:t>This paper attempts to show that</w:t>
      </w:r>
      <w:r w:rsidR="00FF782D">
        <w:t xml:space="preserve"> this phenomenon might be considered </w:t>
      </w:r>
      <w:r w:rsidR="00A75A1A">
        <w:t xml:space="preserve">as a potential way of </w:t>
      </w:r>
      <w:r>
        <w:t>conceiving</w:t>
      </w:r>
      <w:r w:rsidR="00A75A1A">
        <w:t xml:space="preserve"> marketing </w:t>
      </w:r>
      <w:r w:rsidR="00FF782D">
        <w:t xml:space="preserve">differently, </w:t>
      </w:r>
      <w:r w:rsidR="00B40BBB">
        <w:t xml:space="preserve">by </w:t>
      </w:r>
      <w:r w:rsidR="00FF782D">
        <w:t xml:space="preserve">thinking beyond selling products and focusing more on generating benefits and well-being for the </w:t>
      </w:r>
      <w:r w:rsidR="00B73DBC">
        <w:t xml:space="preserve">consumer and for the </w:t>
      </w:r>
      <w:r w:rsidR="005770A9">
        <w:t>brand</w:t>
      </w:r>
      <w:r w:rsidR="00A75A1A">
        <w:t xml:space="preserve">.   </w:t>
      </w:r>
    </w:p>
    <w:p w14:paraId="19575656" w14:textId="77777777" w:rsidR="00282130" w:rsidRDefault="00282130" w:rsidP="0070004C">
      <w:pPr>
        <w:jc w:val="both"/>
      </w:pPr>
    </w:p>
    <w:p w14:paraId="4697E68D" w14:textId="77777777" w:rsidR="00377252" w:rsidRDefault="00377252" w:rsidP="003F0489">
      <w:r>
        <w:lastRenderedPageBreak/>
        <w:t xml:space="preserve">METHOD </w:t>
      </w:r>
    </w:p>
    <w:p w14:paraId="4C7489BC" w14:textId="77777777" w:rsidR="00723027" w:rsidRDefault="00B73DBC" w:rsidP="0070004C">
      <w:pPr>
        <w:jc w:val="both"/>
      </w:pPr>
      <w:r>
        <w:t>The d</w:t>
      </w:r>
      <w:r w:rsidR="00B40BBB">
        <w:t>ata collection</w:t>
      </w:r>
      <w:r>
        <w:t xml:space="preserve"> at this stage was </w:t>
      </w:r>
      <w:r w:rsidR="00DA28FF">
        <w:t xml:space="preserve">based </w:t>
      </w:r>
      <w:r>
        <w:t xml:space="preserve">largely </w:t>
      </w:r>
      <w:r w:rsidR="00DA28FF">
        <w:t xml:space="preserve">on </w:t>
      </w:r>
      <w:r w:rsidR="00B40BBB">
        <w:t xml:space="preserve">in-depth </w:t>
      </w:r>
      <w:r w:rsidR="00DA28FF">
        <w:t>semi-structured and unstructured interviews that were conducted between March 2016 and December 2016.</w:t>
      </w:r>
      <w:r w:rsidR="00245406">
        <w:t xml:space="preserve"> </w:t>
      </w:r>
      <w:r>
        <w:t>Four p</w:t>
      </w:r>
      <w:r w:rsidR="00001607">
        <w:t>articipants</w:t>
      </w:r>
      <w:r>
        <w:t xml:space="preserve"> engaged</w:t>
      </w:r>
      <w:r w:rsidR="00001607">
        <w:t xml:space="preserve"> in </w:t>
      </w:r>
      <w:r>
        <w:t xml:space="preserve">the </w:t>
      </w:r>
      <w:r w:rsidR="00001607">
        <w:t>semi-structured interviews</w:t>
      </w:r>
      <w:r>
        <w:t>. Each participant had</w:t>
      </w:r>
      <w:r w:rsidR="00001607">
        <w:t xml:space="preserve"> expert</w:t>
      </w:r>
      <w:r>
        <w:t>i</w:t>
      </w:r>
      <w:r w:rsidR="00001607">
        <w:t>s</w:t>
      </w:r>
      <w:r>
        <w:t>e</w:t>
      </w:r>
      <w:r w:rsidR="00001607">
        <w:t xml:space="preserve"> in both luxury fashion brand</w:t>
      </w:r>
      <w:r>
        <w:t>s</w:t>
      </w:r>
      <w:r w:rsidR="00001607">
        <w:t xml:space="preserve"> and </w:t>
      </w:r>
      <w:r>
        <w:t xml:space="preserve">in </w:t>
      </w:r>
      <w:r w:rsidR="00001607">
        <w:t>public engagement</w:t>
      </w:r>
      <w:r>
        <w:t>.</w:t>
      </w:r>
      <w:r w:rsidR="00245406">
        <w:t xml:space="preserve"> </w:t>
      </w:r>
      <w:r>
        <w:t>The participants were as follows</w:t>
      </w:r>
      <w:r w:rsidR="00001607">
        <w:t>:</w:t>
      </w:r>
      <w:r w:rsidR="00245406">
        <w:t xml:space="preserve"> </w:t>
      </w:r>
      <w:r w:rsidR="00001607">
        <w:t xml:space="preserve">the director of a fashion museum in London, the public engagement manager of an art gallery in Manchester, the curator of an exhibition dedicated to luxury, and a manager of the British Fashion Council. </w:t>
      </w:r>
      <w:r>
        <w:t xml:space="preserve">A random </w:t>
      </w:r>
      <w:r w:rsidR="00DA28FF">
        <w:t xml:space="preserve">selection </w:t>
      </w:r>
      <w:r>
        <w:t xml:space="preserve">approach was used </w:t>
      </w:r>
      <w:r w:rsidR="00DA28FF">
        <w:t xml:space="preserve">by </w:t>
      </w:r>
      <w:r w:rsidR="00B44F87">
        <w:t xml:space="preserve">sending emails </w:t>
      </w:r>
      <w:r w:rsidR="00245406">
        <w:t>to likely participants</w:t>
      </w:r>
      <w:r w:rsidR="003237BA">
        <w:t>,</w:t>
      </w:r>
      <w:r w:rsidR="00B44F87">
        <w:t xml:space="preserve"> such as: fashion magazines editors, museums and art galleries directors, </w:t>
      </w:r>
      <w:r>
        <w:t xml:space="preserve">and private </w:t>
      </w:r>
      <w:r w:rsidR="00B44F87">
        <w:t>fashion foundation employees.</w:t>
      </w:r>
      <w:r w:rsidR="00245406">
        <w:t xml:space="preserve"> </w:t>
      </w:r>
      <w:r w:rsidR="00001607">
        <w:t>The</w:t>
      </w:r>
      <w:r w:rsidR="00B40BBB">
        <w:t xml:space="preserve"> interviews were bas</w:t>
      </w:r>
      <w:r w:rsidR="00001607">
        <w:t>ed</w:t>
      </w:r>
      <w:r w:rsidR="00B40BBB">
        <w:t xml:space="preserve"> on three main </w:t>
      </w:r>
      <w:r w:rsidR="00001607">
        <w:t>themes</w:t>
      </w:r>
      <w:r w:rsidR="00B40BBB">
        <w:t xml:space="preserve">: what is a luxury fashion brand, what is public engagement, and </w:t>
      </w:r>
      <w:r w:rsidR="00001607">
        <w:t>what is the participants’</w:t>
      </w:r>
      <w:r w:rsidR="00B40BBB">
        <w:t xml:space="preserve"> opinion on private art foundations owned by luxury fashion brands.</w:t>
      </w:r>
    </w:p>
    <w:p w14:paraId="2DD4DB52" w14:textId="77777777" w:rsidR="00001607" w:rsidRDefault="00001607" w:rsidP="0070004C">
      <w:pPr>
        <w:jc w:val="both"/>
      </w:pPr>
    </w:p>
    <w:p w14:paraId="59EEB373" w14:textId="77777777" w:rsidR="00B44F87" w:rsidRDefault="00001607" w:rsidP="0070004C">
      <w:pPr>
        <w:jc w:val="both"/>
      </w:pPr>
      <w:r>
        <w:t>The unstructured</w:t>
      </w:r>
      <w:r w:rsidR="00B44F87">
        <w:t xml:space="preserve"> interview</w:t>
      </w:r>
      <w:r>
        <w:t xml:space="preserve"> was</w:t>
      </w:r>
      <w:r w:rsidR="00B44F87">
        <w:t xml:space="preserve"> conducted with </w:t>
      </w:r>
      <w:r w:rsidR="00610BD8">
        <w:t xml:space="preserve">a marketing executive </w:t>
      </w:r>
      <w:r w:rsidR="00B44F87">
        <w:t>directly</w:t>
      </w:r>
      <w:r w:rsidR="003237BA">
        <w:t xml:space="preserve"> associated with</w:t>
      </w:r>
      <w:r w:rsidR="00B73DBC">
        <w:t xml:space="preserve"> the</w:t>
      </w:r>
      <w:r w:rsidR="003237BA">
        <w:t xml:space="preserve"> Louis Vuitton F</w:t>
      </w:r>
      <w:r w:rsidR="00B44F87">
        <w:t>oundation</w:t>
      </w:r>
      <w:r w:rsidR="00794B46">
        <w:t xml:space="preserve">. </w:t>
      </w:r>
      <w:r w:rsidR="00B44F87">
        <w:t xml:space="preserve">The aim of </w:t>
      </w:r>
      <w:r>
        <w:t>this</w:t>
      </w:r>
      <w:r w:rsidR="00245406">
        <w:t xml:space="preserve"> </w:t>
      </w:r>
      <w:r w:rsidR="00B44F87">
        <w:t xml:space="preserve">interview was to investigate </w:t>
      </w:r>
      <w:r>
        <w:t xml:space="preserve">how people associated with the foundation </w:t>
      </w:r>
      <w:r w:rsidR="00B44F87">
        <w:t>describ</w:t>
      </w:r>
      <w:r w:rsidR="00B73DBC">
        <w:t>e</w:t>
      </w:r>
      <w:r w:rsidR="00245406">
        <w:t xml:space="preserve"> </w:t>
      </w:r>
      <w:r>
        <w:t>it and</w:t>
      </w:r>
      <w:r w:rsidR="00D13557">
        <w:t xml:space="preserve"> what the</w:t>
      </w:r>
      <w:r w:rsidR="00B73DBC">
        <w:t>ir</w:t>
      </w:r>
      <w:r w:rsidR="00245406">
        <w:t xml:space="preserve"> </w:t>
      </w:r>
      <w:r w:rsidR="00B73DBC">
        <w:t>opinions are</w:t>
      </w:r>
      <w:r w:rsidR="00D13557">
        <w:t>.</w:t>
      </w:r>
    </w:p>
    <w:p w14:paraId="35673ABD" w14:textId="77777777" w:rsidR="00D13557" w:rsidRDefault="00D13557" w:rsidP="0070004C">
      <w:pPr>
        <w:jc w:val="both"/>
      </w:pPr>
    </w:p>
    <w:p w14:paraId="54453715" w14:textId="77777777" w:rsidR="00DA28FF" w:rsidRDefault="00B44F87" w:rsidP="0070004C">
      <w:pPr>
        <w:jc w:val="both"/>
      </w:pPr>
      <w:r>
        <w:t xml:space="preserve">All </w:t>
      </w:r>
      <w:r w:rsidR="00B73DBC">
        <w:t xml:space="preserve">of the </w:t>
      </w:r>
      <w:r>
        <w:t xml:space="preserve">interviews </w:t>
      </w:r>
      <w:r w:rsidR="00B73DBC">
        <w:t xml:space="preserve">were </w:t>
      </w:r>
      <w:r>
        <w:t xml:space="preserve">analysed </w:t>
      </w:r>
      <w:r w:rsidR="00D13557">
        <w:t>through</w:t>
      </w:r>
      <w:r w:rsidR="00245406">
        <w:t xml:space="preserve"> </w:t>
      </w:r>
      <w:r w:rsidR="00B73DBC">
        <w:t xml:space="preserve">a </w:t>
      </w:r>
      <w:r>
        <w:t>qualitative content analysis</w:t>
      </w:r>
      <w:r w:rsidR="00B73DBC">
        <w:t xml:space="preserve"> process</w:t>
      </w:r>
      <w:r w:rsidR="00D13557">
        <w:t>,</w:t>
      </w:r>
      <w:r>
        <w:t xml:space="preserve"> concentrating on the </w:t>
      </w:r>
      <w:r w:rsidR="00001607">
        <w:t xml:space="preserve">three </w:t>
      </w:r>
      <w:r>
        <w:t xml:space="preserve">main concepts </w:t>
      </w:r>
      <w:r w:rsidR="00B73DBC">
        <w:t xml:space="preserve">above to understand </w:t>
      </w:r>
      <w:r>
        <w:t xml:space="preserve">how </w:t>
      </w:r>
      <w:r w:rsidR="00001607">
        <w:t>luxury fashion brand and public engagement concepts</w:t>
      </w:r>
      <w:r>
        <w:t xml:space="preserve"> are interrelating into the brands’ foundations. </w:t>
      </w:r>
    </w:p>
    <w:p w14:paraId="7E5EF2F9" w14:textId="77777777" w:rsidR="00377252" w:rsidRDefault="00377252" w:rsidP="0070004C">
      <w:pPr>
        <w:jc w:val="both"/>
      </w:pPr>
    </w:p>
    <w:p w14:paraId="1B9C2C33" w14:textId="77777777" w:rsidR="00377252" w:rsidRDefault="00377252" w:rsidP="003F0489">
      <w:r>
        <w:t>FINDINGS AND DISCUSSION</w:t>
      </w:r>
    </w:p>
    <w:p w14:paraId="5158702D" w14:textId="77777777" w:rsidR="00794B46" w:rsidRPr="00794B46" w:rsidRDefault="00794B46" w:rsidP="0070004C">
      <w:pPr>
        <w:jc w:val="both"/>
      </w:pPr>
      <w:r w:rsidRPr="00794B46">
        <w:t xml:space="preserve">All five interviews </w:t>
      </w:r>
      <w:r>
        <w:t xml:space="preserve">focused on three main themes, and as a </w:t>
      </w:r>
      <w:r w:rsidR="004517EE">
        <w:t>consequence</w:t>
      </w:r>
      <w:r>
        <w:t xml:space="preserve">, three main questions. This section is structured showing the findings and discussion according to these three questions. </w:t>
      </w:r>
    </w:p>
    <w:p w14:paraId="48D44B69" w14:textId="77777777" w:rsidR="00794B46" w:rsidRDefault="00794B46" w:rsidP="0070004C">
      <w:pPr>
        <w:jc w:val="both"/>
        <w:rPr>
          <w:rFonts w:ascii="Gill Sans Light" w:hAnsi="Gill Sans Light" w:cs="Gill Sans Light"/>
          <w:color w:val="C0504D" w:themeColor="accent2"/>
          <w:sz w:val="28"/>
          <w:szCs w:val="28"/>
        </w:rPr>
      </w:pPr>
    </w:p>
    <w:p w14:paraId="135DC58D" w14:textId="77777777" w:rsidR="005801E2" w:rsidRPr="00E95DC2" w:rsidRDefault="003F0489" w:rsidP="003F0489">
      <w:pPr>
        <w:rPr>
          <w:i/>
        </w:rPr>
      </w:pPr>
      <w:r w:rsidRPr="00E95DC2">
        <w:rPr>
          <w:i/>
        </w:rPr>
        <w:t>WHAT IS A LUXURY FASHION BRAND?</w:t>
      </w:r>
    </w:p>
    <w:p w14:paraId="0F7073DD" w14:textId="77777777" w:rsidR="00794B46" w:rsidRDefault="00794B46" w:rsidP="0070004C">
      <w:pPr>
        <w:jc w:val="both"/>
      </w:pPr>
      <w:r>
        <w:t>When asked what a luxury fashion brand</w:t>
      </w:r>
      <w:r w:rsidR="00850237">
        <w:t xml:space="preserve"> is</w:t>
      </w:r>
      <w:r>
        <w:t xml:space="preserve">, most of the respondents gave similar answers. A luxury fashion brand is aspirational, hard to reach and expensive. It is characterised by the attention to detail in any part of the process. First, there is the selection of the highest quality materials that are not considered </w:t>
      </w:r>
      <w:r w:rsidR="00B73DBC">
        <w:t>as</w:t>
      </w:r>
      <w:r>
        <w:t xml:space="preserve"> being functional but to make the product luxurious. Second, there is the highest quality making and the </w:t>
      </w:r>
      <w:r w:rsidR="002E0E87">
        <w:t>investment in chasing perfection</w:t>
      </w:r>
      <w:r w:rsidR="00B73DBC">
        <w:t>. For example, one participant stated</w:t>
      </w:r>
      <w:r>
        <w:t xml:space="preserve"> ‘</w:t>
      </w:r>
      <w:r w:rsidR="002E0E87">
        <w:t xml:space="preserve">I did an event once for Dolce and </w:t>
      </w:r>
      <w:proofErr w:type="spellStart"/>
      <w:r w:rsidR="002E0E87">
        <w:t>Gabbana</w:t>
      </w:r>
      <w:proofErr w:type="spellEnd"/>
      <w:r w:rsidR="002E0E87">
        <w:t xml:space="preserve"> […] they spend a lot of time </w:t>
      </w:r>
      <w:r w:rsidR="00B73DBC">
        <w:t>doing</w:t>
      </w:r>
      <w:r w:rsidR="002E0E87">
        <w:t xml:space="preserve"> research and effort</w:t>
      </w:r>
      <w:r w:rsidR="00B73DBC">
        <w:t>s</w:t>
      </w:r>
      <w:r w:rsidR="00245406">
        <w:t xml:space="preserve"> </w:t>
      </w:r>
      <w:r w:rsidR="002E0E87">
        <w:t>to get the ‘click’, it was like a little pow</w:t>
      </w:r>
      <w:r w:rsidR="00245406">
        <w:t>d</w:t>
      </w:r>
      <w:r w:rsidR="002E0E87">
        <w:t>er thing.  […] it was a very specific click</w:t>
      </w:r>
      <w:r w:rsidR="00B73DBC">
        <w:t>.</w:t>
      </w:r>
      <w:r w:rsidR="00245406">
        <w:t xml:space="preserve"> </w:t>
      </w:r>
      <w:r w:rsidR="00B73DBC">
        <w:t>T</w:t>
      </w:r>
      <w:r w:rsidR="002E0E87">
        <w:t>he reference that was used was ‘when you shut the car door on a Mercedes, BMW or an Audi, it’s a certain type of noise; a certain type of click’ and that’s what they really invested in</w:t>
      </w:r>
      <w:r>
        <w:t>’</w:t>
      </w:r>
      <w:r w:rsidR="002E0E87">
        <w:t>.</w:t>
      </w:r>
      <w:r w:rsidR="00245406">
        <w:t xml:space="preserve"> </w:t>
      </w:r>
      <w:r w:rsidR="002E0E87">
        <w:t>Third, there is the packaging that needs to look</w:t>
      </w:r>
      <w:r w:rsidR="00B73DBC">
        <w:t xml:space="preserve"> as</w:t>
      </w:r>
      <w:r w:rsidR="002E0E87">
        <w:t xml:space="preserve"> luxurious as the product. Then, there is the impeccable store, with the perfectly dressed and perfectly trained staff. </w:t>
      </w:r>
    </w:p>
    <w:p w14:paraId="68199D41" w14:textId="77777777" w:rsidR="002E0E87" w:rsidRDefault="002E0E87" w:rsidP="0070004C">
      <w:pPr>
        <w:jc w:val="both"/>
      </w:pPr>
    </w:p>
    <w:p w14:paraId="39B2BAC1" w14:textId="77777777" w:rsidR="00C34E0F" w:rsidRDefault="002E0E87" w:rsidP="0070004C">
      <w:pPr>
        <w:jc w:val="both"/>
      </w:pPr>
      <w:r>
        <w:t xml:space="preserve">Another shared concept was </w:t>
      </w:r>
      <w:r w:rsidRPr="002E0E87">
        <w:t>that ‘</w:t>
      </w:r>
      <w:r>
        <w:t>t</w:t>
      </w:r>
      <w:r w:rsidRPr="002E0E87">
        <w:t>he luxury product is not just the product. People buy luxury because of what the brand represent</w:t>
      </w:r>
      <w:r w:rsidR="00B73DBC">
        <w:t>s</w:t>
      </w:r>
      <w:r w:rsidRPr="002E0E87">
        <w:t xml:space="preserve"> or because </w:t>
      </w:r>
      <w:r w:rsidR="00B73DBC">
        <w:t xml:space="preserve">it </w:t>
      </w:r>
      <w:r w:rsidRPr="002E0E87">
        <w:t>make</w:t>
      </w:r>
      <w:r w:rsidR="00B73DBC">
        <w:t>s</w:t>
      </w:r>
      <w:r w:rsidRPr="002E0E87">
        <w:t xml:space="preserve"> them feel more confident and secure.’</w:t>
      </w:r>
      <w:r>
        <w:t xml:space="preserve"> Even if the brand is selling cosmetics or perfumes, they have to be considered luxurious because of the high element of quality of the brand. There is the idea that luxury brands are made of ‘statement pieces’ and the brand sends subliminal messages through its pieces. It is all about the image, creating an image, and ‘staying true to your values’. </w:t>
      </w:r>
      <w:r w:rsidR="00C34E0F">
        <w:t>To create and maintai</w:t>
      </w:r>
      <w:r w:rsidR="00245406">
        <w:t>n this image and this belief in</w:t>
      </w:r>
      <w:r w:rsidR="00C34E0F">
        <w:t xml:space="preserve"> luxury is used marketing. Some of the respondents through their thoughts and anecdotes, clearly stated that</w:t>
      </w:r>
      <w:r w:rsidR="00CA001D">
        <w:t xml:space="preserve"> it</w:t>
      </w:r>
      <w:r w:rsidR="00C34E0F">
        <w:t xml:space="preserve"> is through marketing that the brand ‘make(s) the consumer imagine that th</w:t>
      </w:r>
      <w:r w:rsidR="00CA001D">
        <w:t>e</w:t>
      </w:r>
      <w:r w:rsidR="00C34E0F">
        <w:t xml:space="preserve"> brand will take him/her somewhere else or will make him/her someone else’.</w:t>
      </w:r>
    </w:p>
    <w:p w14:paraId="18B3466C" w14:textId="77777777" w:rsidR="00092CF7" w:rsidRDefault="00092CF7" w:rsidP="0070004C">
      <w:pPr>
        <w:jc w:val="both"/>
      </w:pPr>
    </w:p>
    <w:p w14:paraId="30A15B93" w14:textId="77777777" w:rsidR="00C34E0F" w:rsidRPr="00C34E0F" w:rsidRDefault="00C34E0F" w:rsidP="0070004C">
      <w:pPr>
        <w:jc w:val="both"/>
      </w:pPr>
      <w:r>
        <w:t>However, one of the respondents, a person that dedicated months in investigating what is luxury to create an exhibition on the topic, had a different vision o</w:t>
      </w:r>
      <w:r w:rsidR="003237BA">
        <w:t>f</w:t>
      </w:r>
      <w:r>
        <w:t xml:space="preserve"> what a luxury brand is. Together with the characteristics mentioned by the other interviewees, this person highlighted that one of the values that should be implied by luxury is the investment in time. Then, the respondent gave an insight </w:t>
      </w:r>
      <w:r w:rsidR="00CA001D">
        <w:t>into</w:t>
      </w:r>
      <w:r>
        <w:t xml:space="preserve"> what the visitors of the exhibition said when, talking with the curators. The feeling was that everybody has a different relationship with the idea of luxury, and at the same time a sophisticated understanding of this concept that has changed </w:t>
      </w:r>
      <w:r w:rsidR="003237BA">
        <w:t>over</w:t>
      </w:r>
      <w:r>
        <w:t xml:space="preserve"> the years. ‘When you ask people what is luxury, they immediately think </w:t>
      </w:r>
      <w:r w:rsidR="00CA001D">
        <w:t>of</w:t>
      </w:r>
      <w:r>
        <w:t xml:space="preserve"> the branded product, but then when you</w:t>
      </w:r>
      <w:r w:rsidRPr="00C34E0F">
        <w:t xml:space="preserve"> actually talk about luxury</w:t>
      </w:r>
      <w:r>
        <w:t>,</w:t>
      </w:r>
      <w:r w:rsidR="00245406">
        <w:t xml:space="preserve"> people associated</w:t>
      </w:r>
      <w:r w:rsidRPr="00C34E0F">
        <w:t xml:space="preserve"> with </w:t>
      </w:r>
      <w:r w:rsidR="00CA001D">
        <w:t xml:space="preserve">it </w:t>
      </w:r>
      <w:r w:rsidRPr="00C34E0F">
        <w:t>hav</w:t>
      </w:r>
      <w:r w:rsidR="00CA001D">
        <w:t>e</w:t>
      </w:r>
      <w:r w:rsidRPr="00C34E0F">
        <w:t xml:space="preserve"> time for enjoying </w:t>
      </w:r>
      <w:r w:rsidR="00CA001D">
        <w:t xml:space="preserve">these </w:t>
      </w:r>
      <w:r w:rsidRPr="00C34E0F">
        <w:t>things.</w:t>
      </w:r>
      <w:r w:rsidR="00245406">
        <w:t xml:space="preserve"> </w:t>
      </w:r>
      <w:r w:rsidRPr="00C34E0F">
        <w:t>Luxury is about lives and what people value, so it always changes according to what they have access to.</w:t>
      </w:r>
      <w:r w:rsidR="00245406">
        <w:t xml:space="preserve"> </w:t>
      </w:r>
      <w:r w:rsidRPr="00C34E0F">
        <w:t xml:space="preserve">Luxury is about trying to find something in addition to what you already </w:t>
      </w:r>
      <w:proofErr w:type="gramStart"/>
      <w:r w:rsidRPr="00C34E0F">
        <w:t>have access</w:t>
      </w:r>
      <w:proofErr w:type="gramEnd"/>
      <w:r w:rsidRPr="00C34E0F">
        <w:t xml:space="preserve"> to, it is that thing beyond what is normal.</w:t>
      </w:r>
      <w:r w:rsidR="00245406">
        <w:t xml:space="preserve"> </w:t>
      </w:r>
      <w:r w:rsidRPr="00C34E0F">
        <w:t>Luxury is more about generating value, while the luxury business is all about extracting value.</w:t>
      </w:r>
      <w:r w:rsidR="00D274D2">
        <w:t>’</w:t>
      </w:r>
    </w:p>
    <w:p w14:paraId="3942F50A" w14:textId="77777777" w:rsidR="00C64EA6" w:rsidRPr="00092CF7" w:rsidRDefault="00C64EA6" w:rsidP="0070004C">
      <w:pPr>
        <w:jc w:val="both"/>
        <w:rPr>
          <w:sz w:val="28"/>
          <w:szCs w:val="28"/>
        </w:rPr>
      </w:pPr>
    </w:p>
    <w:p w14:paraId="58BF43EB" w14:textId="77777777" w:rsidR="0051226D" w:rsidRPr="0051226D" w:rsidRDefault="00D274D2" w:rsidP="0070004C">
      <w:pPr>
        <w:jc w:val="both"/>
      </w:pPr>
      <w:r>
        <w:t xml:space="preserve">There </w:t>
      </w:r>
      <w:r w:rsidR="00CA001D">
        <w:t>we</w:t>
      </w:r>
      <w:r>
        <w:t xml:space="preserve">re some </w:t>
      </w:r>
      <w:r w:rsidR="00CA001D">
        <w:t>key</w:t>
      </w:r>
      <w:r>
        <w:t xml:space="preserve"> points highlighted in all</w:t>
      </w:r>
      <w:r w:rsidR="00CA001D">
        <w:t xml:space="preserve"> of</w:t>
      </w:r>
      <w:r>
        <w:t xml:space="preserve"> the interviews. First</w:t>
      </w:r>
      <w:r w:rsidRPr="00C90D2C">
        <w:t xml:space="preserve"> is that a luxury brand is to be associated with high status.</w:t>
      </w:r>
      <w:r>
        <w:t xml:space="preserve"> Second, the idea that t</w:t>
      </w:r>
      <w:r w:rsidRPr="00D274D2">
        <w:t xml:space="preserve">he product, the packaging, the training of the staff, everything is traditional and coherent with the characteristic of the brand, and this makes </w:t>
      </w:r>
      <w:r w:rsidR="00CA001D">
        <w:t xml:space="preserve">everything to be </w:t>
      </w:r>
      <w:r w:rsidRPr="00D274D2">
        <w:t xml:space="preserve">perceived as exclusive and luxurious. </w:t>
      </w:r>
      <w:r w:rsidRPr="0051226D">
        <w:t xml:space="preserve">The brand can innovate, sell online, advertise digitally, but then what a mortar-and-brick store can give to the consumer is irreplaceable. The experience that </w:t>
      </w:r>
      <w:r w:rsidR="00CA001D">
        <w:t xml:space="preserve">it </w:t>
      </w:r>
      <w:r w:rsidRPr="0051226D">
        <w:t>is possible to enjoy walking into a flagship store is different. The brand</w:t>
      </w:r>
      <w:r w:rsidR="0051226D">
        <w:t xml:space="preserve"> is</w:t>
      </w:r>
      <w:r w:rsidRPr="0051226D">
        <w:t xml:space="preserve"> send</w:t>
      </w:r>
      <w:r w:rsidR="0051226D">
        <w:t>ing</w:t>
      </w:r>
      <w:r w:rsidR="00DD14FA">
        <w:t xml:space="preserve"> </w:t>
      </w:r>
      <w:r w:rsidR="0051226D">
        <w:t>specific</w:t>
      </w:r>
      <w:r w:rsidRPr="0051226D">
        <w:t xml:space="preserve"> messages</w:t>
      </w:r>
      <w:r w:rsidR="0051226D">
        <w:t xml:space="preserve"> to the consumer,</w:t>
      </w:r>
      <w:r w:rsidRPr="0051226D">
        <w:t xml:space="preserve"> even through the </w:t>
      </w:r>
      <w:r w:rsidR="0051226D">
        <w:t>appearance</w:t>
      </w:r>
      <w:r w:rsidRPr="0051226D">
        <w:t xml:space="preserve"> of its</w:t>
      </w:r>
      <w:r w:rsidR="0051226D">
        <w:t xml:space="preserve"> trained</w:t>
      </w:r>
      <w:r w:rsidRPr="0051226D">
        <w:t xml:space="preserve"> staff.</w:t>
      </w:r>
      <w:r w:rsidR="00DD14FA">
        <w:t xml:space="preserve"> </w:t>
      </w:r>
      <w:r w:rsidR="0051226D" w:rsidRPr="0051226D">
        <w:t>Moreover,</w:t>
      </w:r>
      <w:r w:rsidR="0051226D">
        <w:t xml:space="preserve"> a luxury product</w:t>
      </w:r>
      <w:r w:rsidR="0051226D" w:rsidRPr="0051226D">
        <w:t xml:space="preserve"> is </w:t>
      </w:r>
      <w:r w:rsidR="0051226D">
        <w:t xml:space="preserve">to be considered as </w:t>
      </w:r>
      <w:r w:rsidR="0051226D" w:rsidRPr="0051226D">
        <w:t xml:space="preserve">an investment not only for money, </w:t>
      </w:r>
      <w:r w:rsidR="0051226D">
        <w:t>b</w:t>
      </w:r>
      <w:r w:rsidR="0051226D" w:rsidRPr="0051226D">
        <w:t xml:space="preserve">ut </w:t>
      </w:r>
      <w:r w:rsidR="0051226D">
        <w:t xml:space="preserve">also </w:t>
      </w:r>
      <w:r w:rsidR="0051226D" w:rsidRPr="0051226D">
        <w:t xml:space="preserve">for </w:t>
      </w:r>
      <w:r w:rsidR="0051226D">
        <w:t xml:space="preserve">the people to </w:t>
      </w:r>
      <w:r w:rsidR="0051226D" w:rsidRPr="0051226D">
        <w:t xml:space="preserve">be perceived as </w:t>
      </w:r>
      <w:r w:rsidR="00CA001D">
        <w:t xml:space="preserve">being </w:t>
      </w:r>
      <w:r w:rsidR="0051226D">
        <w:t xml:space="preserve">someone else, or someone </w:t>
      </w:r>
      <w:r w:rsidR="00CA001D">
        <w:t>who</w:t>
      </w:r>
      <w:r w:rsidR="0051226D">
        <w:t xml:space="preserve"> can afford that</w:t>
      </w:r>
      <w:r w:rsidR="00DD14FA">
        <w:t xml:space="preserve"> </w:t>
      </w:r>
      <w:r w:rsidR="0051226D">
        <w:t>‘statement</w:t>
      </w:r>
      <w:r w:rsidR="0051226D" w:rsidRPr="0051226D">
        <w:t xml:space="preserve"> piece</w:t>
      </w:r>
      <w:r w:rsidR="0051226D">
        <w:t>’</w:t>
      </w:r>
      <w:r w:rsidR="0051226D" w:rsidRPr="0051226D">
        <w:t xml:space="preserve">. </w:t>
      </w:r>
    </w:p>
    <w:p w14:paraId="3C9D6C8E" w14:textId="77777777" w:rsidR="0051226D" w:rsidRDefault="0051226D" w:rsidP="0070004C">
      <w:pPr>
        <w:jc w:val="both"/>
      </w:pPr>
    </w:p>
    <w:p w14:paraId="7E5A69C9" w14:textId="77777777" w:rsidR="00D274D2" w:rsidRPr="0051226D" w:rsidRDefault="0051226D" w:rsidP="0070004C">
      <w:pPr>
        <w:jc w:val="both"/>
      </w:pPr>
      <w:r>
        <w:t>Traditionally, luxury implied the idea of making very few inaccessible objects that were reflect</w:t>
      </w:r>
      <w:r w:rsidR="00CA001D">
        <w:t>ed</w:t>
      </w:r>
      <w:r>
        <w:t xml:space="preserve"> skills and time dedication</w:t>
      </w:r>
      <w:r w:rsidR="00CA001D">
        <w:t>.</w:t>
      </w:r>
      <w:r w:rsidR="00DD14FA">
        <w:t xml:space="preserve"> </w:t>
      </w:r>
      <w:r w:rsidR="00CA001D">
        <w:t>T</w:t>
      </w:r>
      <w:r>
        <w:t>oday luxury brands</w:t>
      </w:r>
      <w:r w:rsidR="00CA001D">
        <w:t>,</w:t>
      </w:r>
      <w:r>
        <w:t xml:space="preserve"> through mass production</w:t>
      </w:r>
      <w:r w:rsidR="00CA001D">
        <w:t>,</w:t>
      </w:r>
      <w:r>
        <w:t xml:space="preserve"> have changed that idea of luxury linked to their product</w:t>
      </w:r>
      <w:r w:rsidR="00CA001D">
        <w:t>.</w:t>
      </w:r>
      <w:r w:rsidR="00DD14FA">
        <w:t xml:space="preserve"> </w:t>
      </w:r>
      <w:r w:rsidR="00CA001D">
        <w:t>H</w:t>
      </w:r>
      <w:r>
        <w:t>owever, investing back in</w:t>
      </w:r>
      <w:r w:rsidR="00CA001D">
        <w:t>to</w:t>
      </w:r>
      <w:r>
        <w:t xml:space="preserve"> culture can be seen as a way </w:t>
      </w:r>
      <w:r w:rsidR="00CA001D">
        <w:t>of</w:t>
      </w:r>
      <w:r>
        <w:t xml:space="preserve"> generating value, not through the product itself, but through the brand. </w:t>
      </w:r>
      <w:r w:rsidRPr="0051226D">
        <w:t>D</w:t>
      </w:r>
      <w:r w:rsidR="00D274D2" w:rsidRPr="0051226D">
        <w:t xml:space="preserve">uring a conference </w:t>
      </w:r>
      <w:r w:rsidRPr="0051226D">
        <w:t xml:space="preserve">the researcher asked </w:t>
      </w:r>
      <w:r w:rsidR="00D274D2" w:rsidRPr="0051226D">
        <w:t>a</w:t>
      </w:r>
      <w:r w:rsidRPr="0051226D">
        <w:t xml:space="preserve">n expert in </w:t>
      </w:r>
      <w:r w:rsidR="00CA001D">
        <w:t xml:space="preserve">the field of </w:t>
      </w:r>
      <w:r w:rsidRPr="0051226D">
        <w:t>fashion branding</w:t>
      </w:r>
      <w:r w:rsidR="00D274D2" w:rsidRPr="0051226D">
        <w:t xml:space="preserve"> if opening art foundations was coherent with the brand itself, the expert </w:t>
      </w:r>
      <w:r w:rsidRPr="0051226D">
        <w:t>replied</w:t>
      </w:r>
      <w:r w:rsidR="00D274D2" w:rsidRPr="0051226D">
        <w:t xml:space="preserve"> that once the art is ‘making sense’ with the brand values, opening a foundation is coherent and increase</w:t>
      </w:r>
      <w:r w:rsidR="00CA001D">
        <w:t>s</w:t>
      </w:r>
      <w:r w:rsidR="00D274D2" w:rsidRPr="0051226D">
        <w:t xml:space="preserve"> the brand value.</w:t>
      </w:r>
      <w:r>
        <w:t xml:space="preserve"> Looking at Louis Vuitton and Prada</w:t>
      </w:r>
      <w:r w:rsidR="00CA001D">
        <w:t>’s</w:t>
      </w:r>
      <w:r>
        <w:t xml:space="preserve"> decennial dedication to the arts, it is possible to say that their investment in a specific venue dedicated to contemporary art is an added value to their brand, even if they continue to sustain the total distinction and not</w:t>
      </w:r>
      <w:r w:rsidR="00DD14FA">
        <w:t xml:space="preserve"> </w:t>
      </w:r>
      <w:r w:rsidR="00CA001D">
        <w:t xml:space="preserve">the </w:t>
      </w:r>
      <w:r>
        <w:t>relation</w:t>
      </w:r>
      <w:r w:rsidR="00CA001D">
        <w:t>ship</w:t>
      </w:r>
      <w:r>
        <w:t xml:space="preserve"> between the foundation and the fashion brand. </w:t>
      </w:r>
    </w:p>
    <w:p w14:paraId="6D993AEE" w14:textId="77777777" w:rsidR="00D274D2" w:rsidRDefault="00D274D2" w:rsidP="0070004C">
      <w:pPr>
        <w:jc w:val="both"/>
        <w:rPr>
          <w:rFonts w:ascii="Gill Sans Light" w:hAnsi="Gill Sans Light" w:cs="Gill Sans Light"/>
        </w:rPr>
      </w:pPr>
    </w:p>
    <w:p w14:paraId="2A76A07E" w14:textId="77777777" w:rsidR="00487ACA" w:rsidRPr="006447AD" w:rsidRDefault="0051226D" w:rsidP="0070004C">
      <w:pPr>
        <w:jc w:val="both"/>
      </w:pPr>
      <w:r w:rsidRPr="006447AD">
        <w:t>From a consumer perspective</w:t>
      </w:r>
      <w:r w:rsidR="003E6967" w:rsidRPr="006447AD">
        <w:t xml:space="preserve">, the idea of </w:t>
      </w:r>
      <w:r w:rsidR="006447AD" w:rsidRPr="006447AD">
        <w:t xml:space="preserve">having access to an exclusive space dedicated to the arts, understanding or not understanding it, can arguably be considered as a further occasion to be considered as part of that elite that the brand is addressing. Moreover, </w:t>
      </w:r>
      <w:r w:rsidR="003E6967" w:rsidRPr="006447AD">
        <w:t>the experience of visiting the foundations</w:t>
      </w:r>
      <w:r w:rsidR="006447AD" w:rsidRPr="006447AD">
        <w:t>, at the contrary of a Louis Vuitton bag,</w:t>
      </w:r>
      <w:r w:rsidR="003E6967" w:rsidRPr="006447AD">
        <w:t xml:space="preserve"> cannot be counterfeit.</w:t>
      </w:r>
      <w:r w:rsidR="00487ACA">
        <w:t xml:space="preserve"> Finally, referring to one of the respondent answer, the opportunity to dedicate time to experiences, is a luxurious aspect that interconnect the brand and its foundation in the eyes of the consumer, experiencing cultural initiatives can arguably be considered as that </w:t>
      </w:r>
      <w:r w:rsidR="00CA001D">
        <w:t xml:space="preserve">certain </w:t>
      </w:r>
      <w:r w:rsidR="00487ACA">
        <w:t>something that can ‘generate value’ in the luxury industry, not only ‘extract value’.</w:t>
      </w:r>
    </w:p>
    <w:p w14:paraId="23F7C822" w14:textId="77777777" w:rsidR="00C64EA6" w:rsidRDefault="00C64EA6" w:rsidP="0070004C">
      <w:pPr>
        <w:jc w:val="both"/>
      </w:pPr>
    </w:p>
    <w:p w14:paraId="73C58954" w14:textId="77777777" w:rsidR="00377252" w:rsidRPr="00E95DC2" w:rsidRDefault="003F0489" w:rsidP="003F0489">
      <w:pPr>
        <w:rPr>
          <w:i/>
        </w:rPr>
      </w:pPr>
      <w:r w:rsidRPr="00E95DC2">
        <w:rPr>
          <w:i/>
        </w:rPr>
        <w:t>WHAT IS PUBLIC ENGAGEMENT?</w:t>
      </w:r>
    </w:p>
    <w:p w14:paraId="7C325891" w14:textId="77777777" w:rsidR="00482770" w:rsidRDefault="00487ACA" w:rsidP="0070004C">
      <w:pPr>
        <w:jc w:val="both"/>
      </w:pPr>
      <w:r>
        <w:t>When asked what public engagement</w:t>
      </w:r>
      <w:r w:rsidR="00CA001D">
        <w:t xml:space="preserve"> is</w:t>
      </w:r>
      <w:r>
        <w:t xml:space="preserve">, as well as </w:t>
      </w:r>
      <w:r w:rsidR="00CA001D">
        <w:t xml:space="preserve">being </w:t>
      </w:r>
      <w:r>
        <w:t xml:space="preserve">asked what </w:t>
      </w:r>
      <w:r w:rsidR="00DD14FA">
        <w:t>a luxury fashion brand</w:t>
      </w:r>
      <w:r>
        <w:t xml:space="preserve"> </w:t>
      </w:r>
      <w:r w:rsidR="00CA001D">
        <w:t>is</w:t>
      </w:r>
      <w:r w:rsidR="00DD14FA">
        <w:t>,</w:t>
      </w:r>
      <w:r w:rsidR="00CA001D">
        <w:t xml:space="preserve"> </w:t>
      </w:r>
      <w:r>
        <w:t xml:space="preserve">most of the respondents gave similar answers. </w:t>
      </w:r>
      <w:r w:rsidR="00482770">
        <w:t>The f</w:t>
      </w:r>
      <w:r w:rsidR="00482770" w:rsidRPr="00482770">
        <w:t>irst</w:t>
      </w:r>
      <w:r w:rsidR="00482770">
        <w:t xml:space="preserve"> concept that can be identified in all </w:t>
      </w:r>
      <w:r w:rsidR="00482770">
        <w:lastRenderedPageBreak/>
        <w:t xml:space="preserve">the interviews is an idea that links public engagement in the museums, with the use of marketing in </w:t>
      </w:r>
      <w:r w:rsidR="00D054BB">
        <w:t xml:space="preserve">the </w:t>
      </w:r>
      <w:r w:rsidR="00482770">
        <w:t xml:space="preserve">fashion industry. Most of the experts in public engagement defined it as a medium to involve as many people as possible in a conversation, a connection, an interaction with something that has always been considered for an elite, the art. On the other hand, marketing as always been used as the main tool to create awareness and desire for products that are considered </w:t>
      </w:r>
      <w:r w:rsidR="00CA001D">
        <w:t xml:space="preserve">to be </w:t>
      </w:r>
      <w:r w:rsidR="00482770">
        <w:t xml:space="preserve">exclusive and for </w:t>
      </w:r>
      <w:r w:rsidR="00CA001D">
        <w:t>the</w:t>
      </w:r>
      <w:r w:rsidR="00482770">
        <w:t xml:space="preserve"> elite. </w:t>
      </w:r>
    </w:p>
    <w:p w14:paraId="327CB906" w14:textId="77777777" w:rsidR="0070004C" w:rsidRDefault="0070004C" w:rsidP="0070004C">
      <w:pPr>
        <w:jc w:val="both"/>
      </w:pPr>
    </w:p>
    <w:p w14:paraId="75D2E8E1" w14:textId="77777777" w:rsidR="00482770" w:rsidRDefault="00482770" w:rsidP="0070004C">
      <w:pPr>
        <w:jc w:val="both"/>
      </w:pPr>
      <w:r>
        <w:t xml:space="preserve">Another aspect that relates museums and brand regards the digitalisation of archives and collection </w:t>
      </w:r>
      <w:r w:rsidR="00CA001D">
        <w:t xml:space="preserve">in </w:t>
      </w:r>
      <w:r>
        <w:t xml:space="preserve">one </w:t>
      </w:r>
      <w:r w:rsidR="00CA001D">
        <w:t>respect</w:t>
      </w:r>
      <w:r>
        <w:t xml:space="preserve">, and of communication and selling </w:t>
      </w:r>
      <w:r w:rsidR="00CA001D">
        <w:t>in an</w:t>
      </w:r>
      <w:r>
        <w:t xml:space="preserve">other </w:t>
      </w:r>
      <w:r w:rsidR="00CA001D">
        <w:t>respect</w:t>
      </w:r>
      <w:r>
        <w:t>.  In both scenarios, the advance of technology has made these two realities more accessible. Museums can reach more people through their website</w:t>
      </w:r>
      <w:r w:rsidR="00CA001D">
        <w:t>s</w:t>
      </w:r>
      <w:r>
        <w:t xml:space="preserve"> and social media accounts, generating a wider dialog in the attempt of ‘</w:t>
      </w:r>
      <w:r w:rsidRPr="00482770">
        <w:t>developing yourself and your well being</w:t>
      </w:r>
      <w:r>
        <w:t>’. At the same time, events such as the London Fashion Week or the live streaming of fashion shows</w:t>
      </w:r>
      <w:r w:rsidR="00CA001D">
        <w:t>,</w:t>
      </w:r>
      <w:r>
        <w:t xml:space="preserve"> brands can give people access to a close wor</w:t>
      </w:r>
      <w:r w:rsidR="00BD1510">
        <w:t>l</w:t>
      </w:r>
      <w:r>
        <w:t xml:space="preserve">d. </w:t>
      </w:r>
    </w:p>
    <w:p w14:paraId="373CE771" w14:textId="77777777" w:rsidR="0070004C" w:rsidRDefault="0070004C" w:rsidP="0070004C">
      <w:pPr>
        <w:jc w:val="both"/>
      </w:pPr>
    </w:p>
    <w:p w14:paraId="36879C83" w14:textId="77777777" w:rsidR="00842AAA" w:rsidRPr="00482770" w:rsidRDefault="00842AAA" w:rsidP="0070004C">
      <w:pPr>
        <w:jc w:val="both"/>
      </w:pPr>
      <w:r>
        <w:t>Another common answer is that engagement has to involve education. Museums, galleries, and fashion events created</w:t>
      </w:r>
      <w:r w:rsidR="00D054BB">
        <w:t xml:space="preserve"> by the British Fashion Council</w:t>
      </w:r>
      <w:r>
        <w:t xml:space="preserve"> are all addressing students and the youngest in a dialogue with those realities </w:t>
      </w:r>
      <w:r w:rsidR="00CA001D">
        <w:t xml:space="preserve">is </w:t>
      </w:r>
      <w:r>
        <w:t xml:space="preserve">usually seen as </w:t>
      </w:r>
      <w:r w:rsidR="00CA001D">
        <w:t xml:space="preserve">being </w:t>
      </w:r>
      <w:r>
        <w:t xml:space="preserve">distant from them. Finally, a key point </w:t>
      </w:r>
      <w:r w:rsidR="00CA001D">
        <w:t>from</w:t>
      </w:r>
      <w:r>
        <w:t xml:space="preserve"> all </w:t>
      </w:r>
      <w:r w:rsidR="00CA001D">
        <w:t xml:space="preserve">of </w:t>
      </w:r>
      <w:r>
        <w:t>the respondents re</w:t>
      </w:r>
      <w:r w:rsidR="00CA001D">
        <w:t>lated to</w:t>
      </w:r>
      <w:r>
        <w:t xml:space="preserve"> funding. More money means more events that can be organised,</w:t>
      </w:r>
      <w:r w:rsidR="00BD1510">
        <w:t xml:space="preserve"> </w:t>
      </w:r>
      <w:r w:rsidR="00875D9A">
        <w:t xml:space="preserve">and </w:t>
      </w:r>
      <w:r>
        <w:t>different layers of engagement with different group</w:t>
      </w:r>
      <w:r w:rsidR="00D054BB">
        <w:t>s</w:t>
      </w:r>
      <w:r>
        <w:t xml:space="preserve"> of people. There are public institutions that are transforming</w:t>
      </w:r>
      <w:r w:rsidR="00BD1510">
        <w:t xml:space="preserve"> themselves</w:t>
      </w:r>
      <w:r>
        <w:t xml:space="preserve"> </w:t>
      </w:r>
      <w:r w:rsidR="00BD1510">
        <w:t xml:space="preserve">into </w:t>
      </w:r>
      <w:r>
        <w:t xml:space="preserve">corporate business, and there are corporate businesses that are investing in becoming cultural institutions. Some respondents have the feeling that brands investing in art are not properly aware of the power they have towards the community: </w:t>
      </w:r>
      <w:r w:rsidRPr="00842AAA">
        <w:t xml:space="preserve">‘luxury foundations see public engagement activities as an extra that it is not </w:t>
      </w:r>
      <w:r w:rsidR="00875D9A">
        <w:t xml:space="preserve">a </w:t>
      </w:r>
      <w:r w:rsidRPr="00842AAA">
        <w:t>necess</w:t>
      </w:r>
      <w:r w:rsidR="00875D9A">
        <w:t>ity</w:t>
      </w:r>
      <w:r w:rsidRPr="00842AAA">
        <w:t>. They could really help and do a lot with the attention that they usually gather.’</w:t>
      </w:r>
    </w:p>
    <w:p w14:paraId="0B8C2BDA" w14:textId="77777777" w:rsidR="002A7ECD" w:rsidRPr="00BD1510" w:rsidRDefault="002A7ECD" w:rsidP="0070004C">
      <w:pPr>
        <w:jc w:val="both"/>
      </w:pPr>
    </w:p>
    <w:p w14:paraId="1B7B1101" w14:textId="77777777" w:rsidR="006A63F9" w:rsidRDefault="00842AAA" w:rsidP="0070004C">
      <w:pPr>
        <w:jc w:val="both"/>
      </w:pPr>
      <w:r w:rsidRPr="00842AAA">
        <w:t>Dedicating a</w:t>
      </w:r>
      <w:r w:rsidR="006A63F9">
        <w:t xml:space="preserve"> museum</w:t>
      </w:r>
      <w:r w:rsidRPr="00842AAA">
        <w:t xml:space="preserve"> exhibition </w:t>
      </w:r>
      <w:r w:rsidR="006A63F9">
        <w:t>to</w:t>
      </w:r>
      <w:r w:rsidR="00BD1510">
        <w:t xml:space="preserve"> </w:t>
      </w:r>
      <w:r w:rsidR="006A63F9">
        <w:t xml:space="preserve">the </w:t>
      </w:r>
      <w:r w:rsidRPr="00842AAA">
        <w:t>luxury</w:t>
      </w:r>
      <w:r w:rsidR="006A63F9">
        <w:t xml:space="preserve"> concept</w:t>
      </w:r>
      <w:r w:rsidRPr="00842AAA">
        <w:t xml:space="preserve">, as well as </w:t>
      </w:r>
      <w:r w:rsidR="006A63F9" w:rsidRPr="00842AAA">
        <w:t>luxury brands</w:t>
      </w:r>
      <w:r w:rsidR="006A63F9">
        <w:t xml:space="preserve"> creating</w:t>
      </w:r>
      <w:r w:rsidRPr="00842AAA">
        <w:t xml:space="preserve"> art foundations, </w:t>
      </w:r>
      <w:r w:rsidR="00875D9A">
        <w:t>gives</w:t>
      </w:r>
      <w:r w:rsidR="00BD1510">
        <w:t xml:space="preserve"> </w:t>
      </w:r>
      <w:r w:rsidR="00875D9A">
        <w:t xml:space="preserve">rise to the coexistence of </w:t>
      </w:r>
      <w:r w:rsidRPr="00842AAA">
        <w:t xml:space="preserve">two conflicting concepts: the exclusivity of the luxury brand, and the inclusivity of cultural institutions. While marketers for years </w:t>
      </w:r>
      <w:r w:rsidR="00875D9A">
        <w:t xml:space="preserve">have </w:t>
      </w:r>
      <w:r w:rsidRPr="00842AAA">
        <w:t>suggested that brands should create relationships with their customers, the</w:t>
      </w:r>
      <w:r w:rsidR="006A63F9">
        <w:t xml:space="preserve"> art</w:t>
      </w:r>
      <w:r w:rsidRPr="00842AAA">
        <w:t xml:space="preserve"> foundations are seen as </w:t>
      </w:r>
      <w:r w:rsidR="00875D9A">
        <w:t>a</w:t>
      </w:r>
      <w:r w:rsidRPr="00842AAA">
        <w:t xml:space="preserve"> point where this can happen without compromising the perception of exclusivity that permeate</w:t>
      </w:r>
      <w:r w:rsidR="00875D9A">
        <w:t>s</w:t>
      </w:r>
      <w:r w:rsidRPr="00842AAA">
        <w:t xml:space="preserve"> the brand. </w:t>
      </w:r>
    </w:p>
    <w:p w14:paraId="5B481FCA" w14:textId="77777777" w:rsidR="0070004C" w:rsidRDefault="0070004C" w:rsidP="0070004C">
      <w:pPr>
        <w:jc w:val="both"/>
      </w:pPr>
    </w:p>
    <w:p w14:paraId="78F86CB5" w14:textId="77777777" w:rsidR="006A63F9" w:rsidRPr="006A63F9" w:rsidRDefault="006A63F9" w:rsidP="0070004C">
      <w:pPr>
        <w:jc w:val="both"/>
      </w:pPr>
      <w:r>
        <w:t>T</w:t>
      </w:r>
      <w:r w:rsidRPr="006A63F9">
        <w:t xml:space="preserve">here is </w:t>
      </w:r>
      <w:r w:rsidR="00875D9A">
        <w:t>an</w:t>
      </w:r>
      <w:r w:rsidRPr="006A63F9">
        <w:t xml:space="preserve"> idea that public engagement is something that makes inclusive what is exclusive. </w:t>
      </w:r>
      <w:r>
        <w:t>As well as t</w:t>
      </w:r>
      <w:r w:rsidRPr="006A63F9">
        <w:t xml:space="preserve">he idea </w:t>
      </w:r>
      <w:r>
        <w:t xml:space="preserve">that </w:t>
      </w:r>
      <w:r w:rsidRPr="006A63F9">
        <w:t xml:space="preserve">technology </w:t>
      </w:r>
      <w:r>
        <w:t>is transforming</w:t>
      </w:r>
      <w:r w:rsidRPr="006A63F9">
        <w:t xml:space="preserve"> fashion</w:t>
      </w:r>
      <w:r>
        <w:t xml:space="preserve"> in</w:t>
      </w:r>
      <w:r w:rsidR="00D054BB">
        <w:t>to</w:t>
      </w:r>
      <w:r>
        <w:t xml:space="preserve"> a</w:t>
      </w:r>
      <w:r w:rsidRPr="006A63F9">
        <w:t xml:space="preserve"> more inclusive</w:t>
      </w:r>
      <w:r>
        <w:t xml:space="preserve"> reality. However, luxury fashion brand’ art</w:t>
      </w:r>
      <w:r w:rsidR="00BD1510">
        <w:t xml:space="preserve"> </w:t>
      </w:r>
      <w:r>
        <w:t>f</w:t>
      </w:r>
      <w:r w:rsidRPr="006A63F9">
        <w:t xml:space="preserve">oundations </w:t>
      </w:r>
      <w:r>
        <w:t>can be considered as</w:t>
      </w:r>
      <w:r w:rsidRPr="006A63F9">
        <w:t xml:space="preserve"> a way of making the brand inclusive through the arts and engagement with the public, maintaining at the same time the distance from the main brand, and still the idea that the brand is hard to obtain, even if at the same ti</w:t>
      </w:r>
      <w:r w:rsidR="00BD1510">
        <w:t>me you can buy online or browse</w:t>
      </w:r>
      <w:r w:rsidRPr="006A63F9">
        <w:t xml:space="preserve"> on Instagram</w:t>
      </w:r>
      <w:r w:rsidR="00875D9A">
        <w:t>, for example</w:t>
      </w:r>
      <w:r w:rsidRPr="00C90D2C">
        <w:rPr>
          <w:rFonts w:ascii="Gill Sans Light" w:hAnsi="Gill Sans Light" w:cs="Gill Sans Light"/>
        </w:rPr>
        <w:t>.</w:t>
      </w:r>
    </w:p>
    <w:p w14:paraId="6D6F6445" w14:textId="77777777" w:rsidR="0070004C" w:rsidRDefault="0070004C" w:rsidP="0070004C">
      <w:pPr>
        <w:jc w:val="both"/>
      </w:pPr>
    </w:p>
    <w:p w14:paraId="6566A978" w14:textId="77777777" w:rsidR="00165F56" w:rsidRPr="003E6967" w:rsidRDefault="006A63F9" w:rsidP="0070004C">
      <w:pPr>
        <w:jc w:val="both"/>
        <w:rPr>
          <w:rFonts w:ascii="Gill Sans Light" w:hAnsi="Gill Sans Light" w:cs="Gill Sans Light"/>
          <w:sz w:val="28"/>
          <w:szCs w:val="28"/>
        </w:rPr>
      </w:pPr>
      <w:r>
        <w:t>Another interesting aspect that emerged is that</w:t>
      </w:r>
      <w:r w:rsidR="00BD1510">
        <w:t xml:space="preserve"> </w:t>
      </w:r>
      <w:r w:rsidR="00723027" w:rsidRPr="006A63F9">
        <w:t>on</w:t>
      </w:r>
      <w:r w:rsidR="00BD1510">
        <w:t xml:space="preserve"> </w:t>
      </w:r>
      <w:r w:rsidR="00165F56">
        <w:t>the cultural institution</w:t>
      </w:r>
      <w:r>
        <w:t xml:space="preserve"> and the brand</w:t>
      </w:r>
      <w:r w:rsidRPr="006A63F9">
        <w:t xml:space="preserve"> side</w:t>
      </w:r>
      <w:r>
        <w:t xml:space="preserve">, </w:t>
      </w:r>
      <w:r w:rsidR="00875D9A">
        <w:t xml:space="preserve">there is </w:t>
      </w:r>
      <w:r w:rsidRPr="006A63F9">
        <w:t xml:space="preserve">an interesting mix of technology advancement and preservation of tradition. While </w:t>
      </w:r>
      <w:r>
        <w:t>luxury fashion</w:t>
      </w:r>
      <w:r w:rsidRPr="006A63F9">
        <w:t xml:space="preserve"> brands are reconnecting with culture through the exhibition of art, museums are digitising their collections</w:t>
      </w:r>
      <w:r w:rsidR="00165F56">
        <w:t xml:space="preserve"> in an </w:t>
      </w:r>
      <w:r w:rsidRPr="006A63F9">
        <w:t>attempt</w:t>
      </w:r>
      <w:r w:rsidR="00BD1510">
        <w:t xml:space="preserve"> </w:t>
      </w:r>
      <w:r w:rsidR="00875D9A">
        <w:t>to</w:t>
      </w:r>
      <w:r w:rsidR="00BD1510">
        <w:t xml:space="preserve"> </w:t>
      </w:r>
      <w:r>
        <w:t xml:space="preserve">connect with more </w:t>
      </w:r>
      <w:r w:rsidR="00875D9A">
        <w:t xml:space="preserve">of the </w:t>
      </w:r>
      <w:r>
        <w:t xml:space="preserve">public as possible. </w:t>
      </w:r>
      <w:r w:rsidR="00165F56">
        <w:t xml:space="preserve">Moreover, another interesting crossover between the two realities is that </w:t>
      </w:r>
      <w:r w:rsidR="00165F56" w:rsidRPr="00165F56">
        <w:t xml:space="preserve">brands that are investing in art and create exhibitions </w:t>
      </w:r>
      <w:r w:rsidR="00165F56">
        <w:t>have an entrepreneurial vision</w:t>
      </w:r>
      <w:r w:rsidR="00165F56" w:rsidRPr="00165F56">
        <w:t xml:space="preserve">, while museums </w:t>
      </w:r>
      <w:r w:rsidR="00165F56">
        <w:t xml:space="preserve">and public institutions are </w:t>
      </w:r>
      <w:r w:rsidR="00165F56" w:rsidRPr="00165F56">
        <w:t xml:space="preserve">moving towards </w:t>
      </w:r>
      <w:r w:rsidR="00165F56">
        <w:t xml:space="preserve">a </w:t>
      </w:r>
      <w:r w:rsidR="00165F56" w:rsidRPr="00165F56">
        <w:t>business model.</w:t>
      </w:r>
    </w:p>
    <w:p w14:paraId="2E804AEB" w14:textId="77777777" w:rsidR="00165F56" w:rsidRDefault="00165F56" w:rsidP="0070004C">
      <w:pPr>
        <w:jc w:val="both"/>
      </w:pPr>
    </w:p>
    <w:p w14:paraId="0AC6E98C" w14:textId="77777777" w:rsidR="00422761" w:rsidRDefault="00165F56" w:rsidP="0070004C">
      <w:pPr>
        <w:jc w:val="both"/>
        <w:rPr>
          <w:rFonts w:ascii="Gill Sans Light" w:hAnsi="Gill Sans Light" w:cs="Gill Sans Light"/>
        </w:rPr>
      </w:pPr>
      <w:r w:rsidRPr="00165F56">
        <w:lastRenderedPageBreak/>
        <w:t xml:space="preserve">Finally, the main aspect of public engagement is that it aims </w:t>
      </w:r>
      <w:r w:rsidR="00D054BB">
        <w:t>at</w:t>
      </w:r>
      <w:r w:rsidRPr="00165F56">
        <w:t xml:space="preserve"> generating personal development and in creating well-being. </w:t>
      </w:r>
      <w:r w:rsidR="008C1D00" w:rsidRPr="00165F56">
        <w:t xml:space="preserve">The idea of luxury brands becoming socially useful and </w:t>
      </w:r>
      <w:r>
        <w:t>selfless</w:t>
      </w:r>
      <w:r w:rsidR="00BD1510">
        <w:t xml:space="preserve"> </w:t>
      </w:r>
      <w:r w:rsidRPr="00165F56">
        <w:t xml:space="preserve">could be considered as </w:t>
      </w:r>
      <w:r w:rsidR="00875D9A">
        <w:t xml:space="preserve">being </w:t>
      </w:r>
      <w:r w:rsidRPr="00165F56">
        <w:t>one of the</w:t>
      </w:r>
      <w:r w:rsidR="008C1D00" w:rsidRPr="00165F56">
        <w:t xml:space="preserve"> key</w:t>
      </w:r>
      <w:r w:rsidRPr="00165F56">
        <w:t xml:space="preserve"> elements</w:t>
      </w:r>
      <w:r w:rsidR="008C1D00" w:rsidRPr="00165F56">
        <w:t xml:space="preserve"> behind </w:t>
      </w:r>
      <w:r w:rsidRPr="00165F56">
        <w:t xml:space="preserve">the creation of </w:t>
      </w:r>
      <w:r w:rsidR="008C1D00" w:rsidRPr="00165F56">
        <w:t xml:space="preserve">art foundations. </w:t>
      </w:r>
      <w:r w:rsidRPr="00165F56">
        <w:t xml:space="preserve">The idea </w:t>
      </w:r>
      <w:r>
        <w:t xml:space="preserve">that </w:t>
      </w:r>
      <w:r w:rsidRPr="00165F56">
        <w:t xml:space="preserve">a brand </w:t>
      </w:r>
      <w:r w:rsidR="00422761">
        <w:t>should be</w:t>
      </w:r>
      <w:r w:rsidR="00BD1510">
        <w:t xml:space="preserve"> </w:t>
      </w:r>
      <w:r w:rsidR="008C1D00" w:rsidRPr="00165F56">
        <w:t>more than</w:t>
      </w:r>
      <w:r w:rsidRPr="00165F56">
        <w:t xml:space="preserve"> just a product is something that has been repeated </w:t>
      </w:r>
      <w:r w:rsidR="00875D9A">
        <w:t>throughout</w:t>
      </w:r>
      <w:r w:rsidRPr="00165F56">
        <w:t xml:space="preserve"> all </w:t>
      </w:r>
      <w:r w:rsidR="00875D9A">
        <w:t xml:space="preserve">of </w:t>
      </w:r>
      <w:r w:rsidRPr="00165F56">
        <w:t>the interviews</w:t>
      </w:r>
      <w:r w:rsidR="00D054BB">
        <w:t>,</w:t>
      </w:r>
      <w:r w:rsidRPr="00165F56">
        <w:t xml:space="preserve"> and looking at </w:t>
      </w:r>
      <w:r w:rsidR="00422761">
        <w:t>brand’ art</w:t>
      </w:r>
      <w:r w:rsidRPr="00165F56">
        <w:t xml:space="preserve"> foundations </w:t>
      </w:r>
      <w:r w:rsidR="00D054BB">
        <w:t xml:space="preserve">not only </w:t>
      </w:r>
      <w:r w:rsidR="00875D9A">
        <w:t>h</w:t>
      </w:r>
      <w:r w:rsidRPr="00165F56">
        <w:t>as  boost</w:t>
      </w:r>
      <w:r w:rsidR="00875D9A">
        <w:t>ed</w:t>
      </w:r>
      <w:r w:rsidR="00BD1510">
        <w:t xml:space="preserve"> </w:t>
      </w:r>
      <w:r w:rsidRPr="00165F56">
        <w:t>their image</w:t>
      </w:r>
      <w:r w:rsidR="00422761">
        <w:t>,</w:t>
      </w:r>
      <w:r w:rsidR="00BD1510">
        <w:t xml:space="preserve"> </w:t>
      </w:r>
      <w:r w:rsidR="00D054BB">
        <w:t>but also</w:t>
      </w:r>
      <w:r w:rsidR="00BD1510">
        <w:t xml:space="preserve"> </w:t>
      </w:r>
      <w:r w:rsidR="00875D9A">
        <w:t xml:space="preserve">acts </w:t>
      </w:r>
      <w:r w:rsidRPr="00165F56">
        <w:t xml:space="preserve">as a generator of social inclusion </w:t>
      </w:r>
      <w:r w:rsidR="00875D9A">
        <w:t xml:space="preserve">that </w:t>
      </w:r>
      <w:r w:rsidRPr="00165F56">
        <w:t xml:space="preserve">can be </w:t>
      </w:r>
      <w:r w:rsidR="00875D9A">
        <w:t>the</w:t>
      </w:r>
      <w:r w:rsidR="00BD1510">
        <w:t xml:space="preserve"> </w:t>
      </w:r>
      <w:r w:rsidR="00422761">
        <w:t xml:space="preserve">element that makes the brand </w:t>
      </w:r>
      <w:r w:rsidR="00D054BB">
        <w:t xml:space="preserve">perceived as </w:t>
      </w:r>
      <w:r w:rsidR="00875D9A">
        <w:t xml:space="preserve">being </w:t>
      </w:r>
      <w:r w:rsidR="00D054BB">
        <w:t>oriented towards the consumer</w:t>
      </w:r>
      <w:r w:rsidR="00422761">
        <w:t xml:space="preserve">. </w:t>
      </w:r>
      <w:r w:rsidR="00422761" w:rsidRPr="00422761">
        <w:t>People</w:t>
      </w:r>
      <w:r w:rsidR="00422761">
        <w:t xml:space="preserve"> are looking for</w:t>
      </w:r>
      <w:r w:rsidR="00422761" w:rsidRPr="00422761">
        <w:t xml:space="preserve"> authenticity</w:t>
      </w:r>
      <w:r w:rsidR="00422761">
        <w:t xml:space="preserve"> and</w:t>
      </w:r>
      <w:r w:rsidR="00422761" w:rsidRPr="00422761">
        <w:t xml:space="preserve"> they </w:t>
      </w:r>
      <w:r w:rsidR="00875D9A">
        <w:t>expect</w:t>
      </w:r>
      <w:r w:rsidR="00422761" w:rsidRPr="00422761">
        <w:t xml:space="preserve"> brands and corporations to</w:t>
      </w:r>
      <w:r w:rsidR="00422761">
        <w:t xml:space="preserve"> start</w:t>
      </w:r>
      <w:r w:rsidR="00422761" w:rsidRPr="00422761">
        <w:t xml:space="preserve"> tak</w:t>
      </w:r>
      <w:r w:rsidR="00422761">
        <w:t>ing</w:t>
      </w:r>
      <w:r w:rsidR="00422761" w:rsidRPr="00422761">
        <w:t xml:space="preserve"> responsibility and </w:t>
      </w:r>
      <w:r w:rsidR="00422761">
        <w:t>acting</w:t>
      </w:r>
      <w:r w:rsidR="00422761" w:rsidRPr="00422761">
        <w:t xml:space="preserve"> for something more than just profits. </w:t>
      </w:r>
      <w:r w:rsidR="00422761">
        <w:t>T</w:t>
      </w:r>
      <w:r w:rsidR="00422761" w:rsidRPr="00422761">
        <w:t xml:space="preserve">he </w:t>
      </w:r>
      <w:r w:rsidR="00422761">
        <w:t xml:space="preserve">fashion brand’ </w:t>
      </w:r>
      <w:r w:rsidR="00422761" w:rsidRPr="00422761">
        <w:t xml:space="preserve">foundations </w:t>
      </w:r>
      <w:r w:rsidR="00422761">
        <w:t>can arguably be seen as</w:t>
      </w:r>
      <w:r w:rsidR="00BD1510">
        <w:t xml:space="preserve"> </w:t>
      </w:r>
      <w:r w:rsidR="00422761">
        <w:t xml:space="preserve">an example </w:t>
      </w:r>
      <w:r w:rsidR="00875D9A">
        <w:t>of</w:t>
      </w:r>
      <w:r w:rsidR="00422761">
        <w:t xml:space="preserve"> how brands can</w:t>
      </w:r>
      <w:r w:rsidR="00BD1510">
        <w:t xml:space="preserve"> </w:t>
      </w:r>
      <w:r w:rsidR="00422761">
        <w:t>state and emphasise</w:t>
      </w:r>
      <w:r w:rsidR="00422761" w:rsidRPr="00422761">
        <w:t xml:space="preserve"> what their values</w:t>
      </w:r>
      <w:r w:rsidR="00875D9A">
        <w:t xml:space="preserve"> are</w:t>
      </w:r>
      <w:r w:rsidR="00422761" w:rsidRPr="00422761">
        <w:t xml:space="preserve"> and how people should perceive them.</w:t>
      </w:r>
    </w:p>
    <w:p w14:paraId="0BFA60FA" w14:textId="77777777" w:rsidR="00C64EA6" w:rsidRDefault="00C64EA6" w:rsidP="0070004C">
      <w:pPr>
        <w:jc w:val="both"/>
        <w:rPr>
          <w:rFonts w:ascii="Gill Sans Light" w:hAnsi="Gill Sans Light" w:cs="Gill Sans Light"/>
          <w:sz w:val="28"/>
          <w:szCs w:val="28"/>
        </w:rPr>
      </w:pPr>
    </w:p>
    <w:p w14:paraId="1F670461" w14:textId="77777777" w:rsidR="003D39CB" w:rsidRPr="00E95DC2" w:rsidRDefault="003F0489" w:rsidP="003F0489">
      <w:pPr>
        <w:rPr>
          <w:i/>
        </w:rPr>
      </w:pPr>
      <w:r w:rsidRPr="00E95DC2">
        <w:rPr>
          <w:i/>
        </w:rPr>
        <w:t>WHAT IS YOUR OPINION WITH REGARDS TO THE ART FOUNDATIONS OWNED BY LUXURY FASHION BRANDS?</w:t>
      </w:r>
    </w:p>
    <w:p w14:paraId="4E1FC17F" w14:textId="77777777" w:rsidR="00466C47" w:rsidRDefault="00875D9A" w:rsidP="00466C47">
      <w:pPr>
        <w:jc w:val="both"/>
      </w:pPr>
      <w:r>
        <w:t xml:space="preserve">Contrary to </w:t>
      </w:r>
      <w:r w:rsidR="005E293F" w:rsidRPr="00466C47">
        <w:t>the other questions,</w:t>
      </w:r>
      <w:r>
        <w:t xml:space="preserve"> this question yielded diverse answers.</w:t>
      </w:r>
      <w:r w:rsidR="00BD1510">
        <w:t xml:space="preserve"> </w:t>
      </w:r>
      <w:r>
        <w:t>W</w:t>
      </w:r>
      <w:r w:rsidR="005E293F" w:rsidRPr="00466C47">
        <w:t>hen asked</w:t>
      </w:r>
      <w:r>
        <w:t>,</w:t>
      </w:r>
      <w:r w:rsidR="005E293F" w:rsidRPr="00466C47">
        <w:t xml:space="preserve"> the interviewees g</w:t>
      </w:r>
      <w:r>
        <w:t>a</w:t>
      </w:r>
      <w:r w:rsidR="005E293F" w:rsidRPr="00466C47">
        <w:t>ve their opinion regarding the luxury fashion brands’ art foundations and why</w:t>
      </w:r>
      <w:r w:rsidR="005F7ABB">
        <w:t>, according to them,</w:t>
      </w:r>
      <w:r w:rsidR="005E293F" w:rsidRPr="00466C47">
        <w:t xml:space="preserve"> fashion brands are investing in art</w:t>
      </w:r>
      <w:r w:rsidR="00BD1510">
        <w:t>.</w:t>
      </w:r>
      <w:r>
        <w:t xml:space="preserve"> One</w:t>
      </w:r>
      <w:r w:rsidR="005E293F" w:rsidRPr="00466C47">
        <w:t xml:space="preserve"> respondent defined art investments by fashion brands as a way for creating a legacy</w:t>
      </w:r>
      <w:r w:rsidR="00466C47">
        <w:t xml:space="preserve"> and attracting a different type of audience.</w:t>
      </w:r>
      <w:r w:rsidR="00BD1510">
        <w:t xml:space="preserve"> </w:t>
      </w:r>
      <w:r w:rsidR="005E293F">
        <w:t xml:space="preserve">The foundation is seen as a reference point that allows the brand to put itself on </w:t>
      </w:r>
      <w:r>
        <w:t xml:space="preserve">a </w:t>
      </w:r>
      <w:r w:rsidR="005E293F">
        <w:t>par with art ‘with that part of art that is so hugely, insanely and eye-wateringly expensive’.</w:t>
      </w:r>
      <w:r w:rsidR="00466C47">
        <w:t xml:space="preserve"> Moreover, this association between luxury fashion and contemporary art </w:t>
      </w:r>
      <w:r w:rsidR="00BF353C">
        <w:t>allows people to think</w:t>
      </w:r>
      <w:r w:rsidR="00466C47">
        <w:t xml:space="preserve"> ‘My dress is as valuable as this piece of art’. </w:t>
      </w:r>
    </w:p>
    <w:p w14:paraId="334F112F" w14:textId="77777777" w:rsidR="00723027" w:rsidRDefault="00723027" w:rsidP="00466C47">
      <w:pPr>
        <w:jc w:val="both"/>
      </w:pPr>
    </w:p>
    <w:p w14:paraId="7B530F10" w14:textId="77777777" w:rsidR="00466C47" w:rsidRPr="005F7ABB" w:rsidRDefault="00875D9A" w:rsidP="00466C47">
      <w:pPr>
        <w:jc w:val="both"/>
      </w:pPr>
      <w:r>
        <w:t>T</w:t>
      </w:r>
      <w:r w:rsidR="00466C47">
        <w:t>wo respondents identified in the found</w:t>
      </w:r>
      <w:r w:rsidR="00D054BB">
        <w:t>ations a key element to increasing</w:t>
      </w:r>
      <w:r w:rsidR="00466C47">
        <w:t xml:space="preserve"> exclusivity for the brand image. </w:t>
      </w:r>
      <w:r>
        <w:t>In one respect</w:t>
      </w:r>
      <w:r w:rsidR="00BD1510">
        <w:t>,</w:t>
      </w:r>
      <w:r>
        <w:t xml:space="preserve"> </w:t>
      </w:r>
      <w:r w:rsidR="00BD1510">
        <w:t>one</w:t>
      </w:r>
      <w:r w:rsidR="00466C47">
        <w:t xml:space="preserve"> respondent said that as in marketing, museums</w:t>
      </w:r>
      <w:r>
        <w:t xml:space="preserve"> also</w:t>
      </w:r>
      <w:r w:rsidR="00466C47">
        <w:t xml:space="preserve"> use ‘dwell time’ as a </w:t>
      </w:r>
      <w:r>
        <w:t>means to</w:t>
      </w:r>
      <w:r w:rsidR="00BD1510">
        <w:t xml:space="preserve"> </w:t>
      </w:r>
      <w:r w:rsidR="00466C47">
        <w:t>analys</w:t>
      </w:r>
      <w:r>
        <w:t>e</w:t>
      </w:r>
      <w:r w:rsidR="00466C47">
        <w:t xml:space="preserve"> how long people stay in their institutions, and according to this person, people are definitely</w:t>
      </w:r>
      <w:r>
        <w:t xml:space="preserve"> spending</w:t>
      </w:r>
      <w:r w:rsidR="00466C47">
        <w:t xml:space="preserve"> more time in the foundations than in the brands’ flagship store, and even if the foundations are not utterly branded, the public is </w:t>
      </w:r>
      <w:r w:rsidR="00466C47" w:rsidRPr="00466C47">
        <w:t>“actually immersed in the brand for a lot longer on the assumption that that brand is kind of permeating your experience”</w:t>
      </w:r>
      <w:r w:rsidR="00466C47">
        <w:t xml:space="preserve">. However, </w:t>
      </w:r>
      <w:r w:rsidR="00BF353C">
        <w:t xml:space="preserve">on the </w:t>
      </w:r>
      <w:r>
        <w:t xml:space="preserve">flip </w:t>
      </w:r>
      <w:r w:rsidR="00BF353C">
        <w:t>side</w:t>
      </w:r>
      <w:r w:rsidR="00466C47">
        <w:t xml:space="preserve">, there is the idea that </w:t>
      </w:r>
      <w:r w:rsidR="00466C47" w:rsidRPr="00466C47">
        <w:t>more people are buying a Prada product than visiting the foundation, so from this perspective, the foundation is more exclusive.</w:t>
      </w:r>
      <w:r w:rsidR="00A702FF">
        <w:t xml:space="preserve"> </w:t>
      </w:r>
      <w:r w:rsidR="00466C47">
        <w:t xml:space="preserve">The second respondent considered that </w:t>
      </w:r>
      <w:r w:rsidR="00466C47" w:rsidRPr="00466C47">
        <w:t xml:space="preserve">there is some synergy between art and fashion. </w:t>
      </w:r>
      <w:r w:rsidR="00466C47">
        <w:t>Luxury fashion has an allure of being</w:t>
      </w:r>
      <w:r w:rsidR="00466C47" w:rsidRPr="00466C47">
        <w:t xml:space="preserve"> unattainable and aspirational</w:t>
      </w:r>
      <w:r>
        <w:t>.</w:t>
      </w:r>
      <w:r w:rsidR="00A702FF">
        <w:t xml:space="preserve"> </w:t>
      </w:r>
      <w:r>
        <w:t>T</w:t>
      </w:r>
      <w:r w:rsidR="005F7ABB">
        <w:t xml:space="preserve">his person </w:t>
      </w:r>
      <w:r>
        <w:t xml:space="preserve">believes </w:t>
      </w:r>
      <w:r w:rsidR="005F7ABB">
        <w:t>that</w:t>
      </w:r>
      <w:r w:rsidR="00466C47" w:rsidRPr="00466C47">
        <w:t xml:space="preserve"> creating links with a wider culture of visual arts and</w:t>
      </w:r>
      <w:r w:rsidR="00D054BB">
        <w:t xml:space="preserve"> buildings that are accessible to</w:t>
      </w:r>
      <w:r w:rsidR="00466C47" w:rsidRPr="00466C47">
        <w:t xml:space="preserve"> the public will help a brand.</w:t>
      </w:r>
    </w:p>
    <w:p w14:paraId="3C75D498" w14:textId="77777777" w:rsidR="005F7ABB" w:rsidRDefault="005F7ABB" w:rsidP="005F7ABB">
      <w:pPr>
        <w:jc w:val="both"/>
      </w:pPr>
    </w:p>
    <w:p w14:paraId="0F69A7C2" w14:textId="77777777" w:rsidR="005F7ABB" w:rsidRDefault="005F7ABB" w:rsidP="005F7ABB">
      <w:pPr>
        <w:jc w:val="both"/>
      </w:pPr>
      <w:r>
        <w:t xml:space="preserve">Finally, when asked directly to the marketing executive associated with Vuitton what is the connection or the shared values between the fashion brand and the foundation, the first thing </w:t>
      </w:r>
      <w:r w:rsidR="0064335D">
        <w:t xml:space="preserve">mentioned </w:t>
      </w:r>
      <w:r>
        <w:t>was that they are definitely two separate realit</w:t>
      </w:r>
      <w:r w:rsidR="0064335D">
        <w:t>ies</w:t>
      </w:r>
      <w:r w:rsidR="00A702FF">
        <w:t xml:space="preserve"> </w:t>
      </w:r>
      <w:r w:rsidRPr="005F7ABB">
        <w:t>‘It is very much a muse</w:t>
      </w:r>
      <w:r>
        <w:t xml:space="preserve">um, you don’t see fashion in it […] it is very devoted to art and internationally recognised in the cultural landscape’. Moreover, the foundation is not owned by the fashion brand but by the LVMH group. Then, developing the answer, </w:t>
      </w:r>
      <w:r w:rsidR="0064335D">
        <w:t xml:space="preserve">it </w:t>
      </w:r>
      <w:r w:rsidR="00D054BB">
        <w:t>emerged that</w:t>
      </w:r>
      <w:r>
        <w:t xml:space="preserve"> the main shared characteristic between the two realities is that in both cases the C</w:t>
      </w:r>
      <w:r w:rsidR="00BF353C">
        <w:t>.</w:t>
      </w:r>
      <w:r>
        <w:t>E</w:t>
      </w:r>
      <w:r w:rsidR="00BF353C">
        <w:t>.</w:t>
      </w:r>
      <w:r>
        <w:t>O</w:t>
      </w:r>
      <w:r w:rsidR="00BF353C">
        <w:t>.</w:t>
      </w:r>
      <w:r>
        <w:t xml:space="preserve"> (Bernard </w:t>
      </w:r>
      <w:proofErr w:type="spellStart"/>
      <w:r>
        <w:t>Arnault</w:t>
      </w:r>
      <w:proofErr w:type="spellEnd"/>
      <w:r>
        <w:t>) wants excellence for both, and he wants to ‘support creation’, with the fashion brands supporting designers, with the foundation supporting artists. Finally, both are cr</w:t>
      </w:r>
      <w:r w:rsidR="00D054BB">
        <w:t>e</w:t>
      </w:r>
      <w:r>
        <w:t xml:space="preserve">ating values, especially the foundations that </w:t>
      </w:r>
      <w:r w:rsidR="0064335D">
        <w:t xml:space="preserve">are </w:t>
      </w:r>
      <w:r>
        <w:t xml:space="preserve">considered </w:t>
      </w:r>
      <w:r w:rsidR="0064335D">
        <w:t xml:space="preserve">just </w:t>
      </w:r>
      <w:r>
        <w:t xml:space="preserve">as any other museum </w:t>
      </w:r>
      <w:r w:rsidR="0064335D">
        <w:t xml:space="preserve">that </w:t>
      </w:r>
      <w:r>
        <w:t xml:space="preserve">has to create value for the society or people </w:t>
      </w:r>
      <w:r w:rsidR="0064335D">
        <w:t xml:space="preserve">otherwise they </w:t>
      </w:r>
      <w:r>
        <w:t>are not going to visit it</w:t>
      </w:r>
      <w:r w:rsidR="0064335D">
        <w:t>.</w:t>
      </w:r>
      <w:r w:rsidR="00A702FF">
        <w:t xml:space="preserve"> </w:t>
      </w:r>
      <w:r w:rsidR="0064335D">
        <w:t>T</w:t>
      </w:r>
      <w:r>
        <w:t>h</w:t>
      </w:r>
      <w:r w:rsidR="0064335D">
        <w:t>is</w:t>
      </w:r>
      <w:r>
        <w:t xml:space="preserve"> respondent stated that there is no difference between Louis Vuitton Foundation and Centre Pompidou. </w:t>
      </w:r>
    </w:p>
    <w:p w14:paraId="63557D77" w14:textId="77777777" w:rsidR="003E6967" w:rsidRPr="005F7ABB" w:rsidRDefault="003E6967" w:rsidP="0070004C">
      <w:pPr>
        <w:jc w:val="both"/>
        <w:rPr>
          <w:sz w:val="28"/>
          <w:szCs w:val="28"/>
        </w:rPr>
      </w:pPr>
    </w:p>
    <w:p w14:paraId="61BB1CB7" w14:textId="77777777" w:rsidR="00723027" w:rsidRDefault="003E6967" w:rsidP="00BF353C">
      <w:pPr>
        <w:jc w:val="both"/>
      </w:pPr>
      <w:r w:rsidRPr="0074540E">
        <w:lastRenderedPageBreak/>
        <w:t xml:space="preserve">It is very interesting to </w:t>
      </w:r>
      <w:r w:rsidR="00BF353C" w:rsidRPr="0074540E">
        <w:t xml:space="preserve">discover that </w:t>
      </w:r>
      <w:r w:rsidRPr="0074540E">
        <w:t>museums appl</w:t>
      </w:r>
      <w:r w:rsidR="00BF353C" w:rsidRPr="0074540E">
        <w:t>y</w:t>
      </w:r>
      <w:r w:rsidRPr="0074540E">
        <w:t xml:space="preserve"> some marketing techniques to measure people experience, and more interesting </w:t>
      </w:r>
      <w:r w:rsidR="0064335D">
        <w:t xml:space="preserve">is </w:t>
      </w:r>
      <w:r w:rsidRPr="0074540E">
        <w:t xml:space="preserve">the point of view of the respondent that </w:t>
      </w:r>
      <w:r w:rsidR="0064335D">
        <w:t xml:space="preserve">believe that </w:t>
      </w:r>
      <w:r w:rsidRPr="0074540E">
        <w:t xml:space="preserve">foundations </w:t>
      </w:r>
      <w:r w:rsidR="0064335D">
        <w:t xml:space="preserve">are a mean </w:t>
      </w:r>
      <w:r w:rsidRPr="0074540E">
        <w:t>of let</w:t>
      </w:r>
      <w:r w:rsidR="00D054BB">
        <w:t>ting</w:t>
      </w:r>
      <w:r w:rsidR="00A702FF">
        <w:t xml:space="preserve"> </w:t>
      </w:r>
      <w:r w:rsidR="00BF353C" w:rsidRPr="0074540E">
        <w:t>the public</w:t>
      </w:r>
      <w:r w:rsidRPr="0074540E">
        <w:t xml:space="preserve"> be immersed in the brand.</w:t>
      </w:r>
      <w:r w:rsidR="00A702FF">
        <w:t xml:space="preserve"> </w:t>
      </w:r>
      <w:r w:rsidR="00BF353C" w:rsidRPr="0074540E">
        <w:t xml:space="preserve">Most of the respondents see in the foundations not only the continuous association of fashion with art, but also the potential </w:t>
      </w:r>
      <w:r w:rsidR="0064335D">
        <w:t xml:space="preserve">to </w:t>
      </w:r>
      <w:r w:rsidR="00BF353C" w:rsidRPr="0074540E">
        <w:t>help generat</w:t>
      </w:r>
      <w:r w:rsidR="0064335D">
        <w:t>e</w:t>
      </w:r>
      <w:r w:rsidR="00BF353C" w:rsidRPr="0074540E">
        <w:t xml:space="preserve"> brand value, increase exclusivity and create a legacy. The foundation is for the art and regards art only, you have to be there physically to enjoy the experience, and be there physically means that people need to take some time for themselves, travel to Milan or Paris, spend time and money to be immerse</w:t>
      </w:r>
      <w:r w:rsidR="00D054BB">
        <w:t>d</w:t>
      </w:r>
      <w:r w:rsidR="00BF353C" w:rsidRPr="0074540E">
        <w:t xml:space="preserve"> in this cultural reality, while you can </w:t>
      </w:r>
      <w:r w:rsidR="0064335D">
        <w:t>purchase</w:t>
      </w:r>
      <w:r w:rsidR="00BF353C" w:rsidRPr="0074540E">
        <w:t xml:space="preserve"> a Prada or Vuitton bag online in a few minutes. There is again the idea of time as a luxury to dedicate to personal interest and cultural development. These realities are not chasing to make the brand sell more, but they are selling different</w:t>
      </w:r>
      <w:r w:rsidR="00D054BB">
        <w:t>ly</w:t>
      </w:r>
      <w:r w:rsidR="00BF353C" w:rsidRPr="0074540E">
        <w:t xml:space="preserve">. </w:t>
      </w:r>
    </w:p>
    <w:p w14:paraId="62497431" w14:textId="77777777" w:rsidR="00BF353C" w:rsidRPr="0074540E" w:rsidRDefault="00BF353C" w:rsidP="00BF353C">
      <w:pPr>
        <w:jc w:val="both"/>
      </w:pPr>
      <w:r w:rsidRPr="0074540E">
        <w:t xml:space="preserve">The </w:t>
      </w:r>
      <w:r w:rsidR="00D054BB">
        <w:t>foundations let the consumer</w:t>
      </w:r>
      <w:r w:rsidR="00A702FF">
        <w:t>s</w:t>
      </w:r>
      <w:r w:rsidR="00D054BB">
        <w:t xml:space="preserve"> </w:t>
      </w:r>
      <w:r w:rsidRPr="0074540E">
        <w:t xml:space="preserve">associate </w:t>
      </w:r>
      <w:r w:rsidR="0064335D">
        <w:t>themselves</w:t>
      </w:r>
      <w:r w:rsidRPr="0074540E">
        <w:t xml:space="preserve"> with something not commercial, with something perceived as </w:t>
      </w:r>
      <w:r w:rsidR="0064335D">
        <w:t xml:space="preserve">being </w:t>
      </w:r>
      <w:r w:rsidRPr="0074540E">
        <w:t>more impor</w:t>
      </w:r>
      <w:r w:rsidR="00462C5A">
        <w:t>tant and valuable than products.</w:t>
      </w:r>
      <w:r w:rsidR="00A702FF">
        <w:t xml:space="preserve"> </w:t>
      </w:r>
      <w:r w:rsidR="00462C5A">
        <w:t>T</w:t>
      </w:r>
      <w:r w:rsidRPr="0074540E">
        <w:t>he idea that a haut</w:t>
      </w:r>
      <w:r w:rsidR="0064335D">
        <w:t>e</w:t>
      </w:r>
      <w:r w:rsidRPr="0074540E">
        <w:t xml:space="preserve"> couture dress is valued as a piece of art</w:t>
      </w:r>
      <w:r w:rsidR="00A702FF">
        <w:t xml:space="preserve"> </w:t>
      </w:r>
      <w:r w:rsidR="0074540E" w:rsidRPr="0074540E">
        <w:t>fully explain</w:t>
      </w:r>
      <w:r w:rsidR="0064335D">
        <w:t>s</w:t>
      </w:r>
      <w:r w:rsidR="0074540E" w:rsidRPr="0074540E">
        <w:t xml:space="preserve"> how there has always been the perception that fashion is not valuable, superficial, but the association with an artwork at a brand level could make the difference</w:t>
      </w:r>
      <w:r w:rsidRPr="0074540E">
        <w:t xml:space="preserve">. </w:t>
      </w:r>
      <w:r w:rsidR="0074540E" w:rsidRPr="0074540E">
        <w:t xml:space="preserve">Moreover, </w:t>
      </w:r>
      <w:r w:rsidR="00462C5A">
        <w:t xml:space="preserve">the </w:t>
      </w:r>
      <w:r w:rsidR="0074540E" w:rsidRPr="0074540E">
        <w:t xml:space="preserve">key point is this idea of art </w:t>
      </w:r>
      <w:r w:rsidR="0064335D">
        <w:t>being</w:t>
      </w:r>
      <w:r w:rsidR="0074540E" w:rsidRPr="0074540E">
        <w:t xml:space="preserve"> something that last</w:t>
      </w:r>
      <w:r w:rsidR="00462C5A">
        <w:t>s</w:t>
      </w:r>
      <w:r w:rsidR="00A702FF">
        <w:t xml:space="preserve"> </w:t>
      </w:r>
      <w:r w:rsidR="0064335D">
        <w:t>longer</w:t>
      </w:r>
      <w:r w:rsidR="0074540E" w:rsidRPr="0074540E">
        <w:t xml:space="preserve">, </w:t>
      </w:r>
      <w:r w:rsidR="0064335D">
        <w:t xml:space="preserve">and </w:t>
      </w:r>
      <w:r w:rsidR="0074540E" w:rsidRPr="0074540E">
        <w:t xml:space="preserve">can allow </w:t>
      </w:r>
      <w:r w:rsidR="0064335D">
        <w:t>a</w:t>
      </w:r>
      <w:r w:rsidR="0074540E" w:rsidRPr="0074540E">
        <w:t xml:space="preserve"> brand to create a legacy </w:t>
      </w:r>
      <w:r w:rsidR="0064335D">
        <w:t>to</w:t>
      </w:r>
      <w:r w:rsidR="0074540E" w:rsidRPr="0074540E">
        <w:t xml:space="preserve"> be remembered for longer and as something more than a mere commercial activity. </w:t>
      </w:r>
      <w:r w:rsidRPr="0074540E">
        <w:t xml:space="preserve">This </w:t>
      </w:r>
      <w:r w:rsidR="0074540E" w:rsidRPr="0074540E">
        <w:t>could</w:t>
      </w:r>
      <w:r w:rsidR="00A702FF">
        <w:t xml:space="preserve"> </w:t>
      </w:r>
      <w:r w:rsidR="0074540E" w:rsidRPr="0074540E">
        <w:t>arguabl</w:t>
      </w:r>
      <w:r w:rsidRPr="0074540E">
        <w:t>y chang</w:t>
      </w:r>
      <w:r w:rsidR="0074540E" w:rsidRPr="0074540E">
        <w:t>e</w:t>
      </w:r>
      <w:r w:rsidRPr="0074540E">
        <w:t xml:space="preserve"> the reference point for </w:t>
      </w:r>
      <w:r w:rsidR="0074540E" w:rsidRPr="0074540E">
        <w:t xml:space="preserve">luxury fashion </w:t>
      </w:r>
      <w:r w:rsidRPr="0074540E">
        <w:t>marketing</w:t>
      </w:r>
      <w:r w:rsidR="0074540E" w:rsidRPr="0074540E">
        <w:t xml:space="preserve"> strategies</w:t>
      </w:r>
      <w:r w:rsidRPr="0074540E">
        <w:t xml:space="preserve">. </w:t>
      </w:r>
    </w:p>
    <w:p w14:paraId="36FB623B" w14:textId="77777777" w:rsidR="00723027" w:rsidRDefault="00723027" w:rsidP="0070004C">
      <w:pPr>
        <w:jc w:val="both"/>
      </w:pPr>
    </w:p>
    <w:p w14:paraId="64F43085" w14:textId="77777777" w:rsidR="008C1D00" w:rsidRPr="0074540E" w:rsidRDefault="0074540E" w:rsidP="0070004C">
      <w:pPr>
        <w:jc w:val="both"/>
      </w:pPr>
      <w:r w:rsidRPr="0074540E">
        <w:t>Finally, it is interesting</w:t>
      </w:r>
      <w:r w:rsidR="0064335D">
        <w:t xml:space="preserve"> to note</w:t>
      </w:r>
      <w:r w:rsidRPr="0074540E">
        <w:t xml:space="preserve"> how a person associated directly with one of the two foundations analysed in this study continue to highlight that b</w:t>
      </w:r>
      <w:r w:rsidR="008C1D00" w:rsidRPr="0074540E">
        <w:t>e</w:t>
      </w:r>
      <w:r w:rsidRPr="0074540E">
        <w:t>ing</w:t>
      </w:r>
      <w:r w:rsidR="008C1D00" w:rsidRPr="0074540E">
        <w:t xml:space="preserve"> the best</w:t>
      </w:r>
      <w:r w:rsidRPr="0074540E">
        <w:t xml:space="preserve"> in their fields</w:t>
      </w:r>
      <w:r w:rsidR="008C1D00" w:rsidRPr="0074540E">
        <w:t xml:space="preserve"> is apparently the only common denominator between these two realities. Th</w:t>
      </w:r>
      <w:r w:rsidRPr="0074540E">
        <w:t>e</w:t>
      </w:r>
      <w:r w:rsidR="008C1D00" w:rsidRPr="0074540E">
        <w:t xml:space="preserve"> desire of be</w:t>
      </w:r>
      <w:r w:rsidR="00462C5A">
        <w:t>ing</w:t>
      </w:r>
      <w:r w:rsidR="008C1D00" w:rsidRPr="0074540E">
        <w:t xml:space="preserve"> considered as a cultural institution only, and </w:t>
      </w:r>
      <w:r w:rsidR="0064335D">
        <w:t xml:space="preserve">to </w:t>
      </w:r>
      <w:r w:rsidR="008C1D00" w:rsidRPr="0074540E">
        <w:t>be recognised as so in the art landscape is supporting the idea that brands want to be more than manufacturers</w:t>
      </w:r>
      <w:r w:rsidR="0064335D">
        <w:t xml:space="preserve"> and retailers</w:t>
      </w:r>
      <w:r w:rsidR="008C1D00" w:rsidRPr="0074540E">
        <w:t>, they want to be recognised for more than just garments. They want to be cultural influencers</w:t>
      </w:r>
      <w:r w:rsidRPr="0074540E">
        <w:t>, as well as the</w:t>
      </w:r>
      <w:r w:rsidR="008C1D00" w:rsidRPr="0074540E">
        <w:t xml:space="preserve"> fashion brand </w:t>
      </w:r>
      <w:r w:rsidRPr="0074540E">
        <w:t>striv</w:t>
      </w:r>
      <w:r w:rsidR="0064335D">
        <w:t>ing</w:t>
      </w:r>
      <w:r w:rsidR="00A702FF">
        <w:t xml:space="preserve"> </w:t>
      </w:r>
      <w:r w:rsidR="0064335D">
        <w:t xml:space="preserve">to be a </w:t>
      </w:r>
      <w:r w:rsidRPr="0074540E">
        <w:t xml:space="preserve">trend </w:t>
      </w:r>
      <w:r w:rsidR="008C1D00" w:rsidRPr="0074540E">
        <w:t xml:space="preserve">influencer in the fashion </w:t>
      </w:r>
      <w:r w:rsidRPr="0074540E">
        <w:t>realm</w:t>
      </w:r>
      <w:r w:rsidR="008C1D00" w:rsidRPr="0074540E">
        <w:t xml:space="preserve">. </w:t>
      </w:r>
    </w:p>
    <w:p w14:paraId="06F65C46" w14:textId="77777777" w:rsidR="0074540E" w:rsidRDefault="0074540E" w:rsidP="0070004C">
      <w:pPr>
        <w:jc w:val="both"/>
      </w:pPr>
    </w:p>
    <w:p w14:paraId="343EA9DE" w14:textId="77777777" w:rsidR="003E6967" w:rsidRPr="00CA5F8E" w:rsidRDefault="0074540E" w:rsidP="0070004C">
      <w:pPr>
        <w:jc w:val="both"/>
      </w:pPr>
      <w:r>
        <w:t>There is still some confusion on</w:t>
      </w:r>
      <w:r w:rsidR="00D274D2">
        <w:t xml:space="preserve"> what </w:t>
      </w:r>
      <w:r>
        <w:t>luxury brand’</w:t>
      </w:r>
      <w:r w:rsidR="00D274D2">
        <w:t xml:space="preserve"> foundations are </w:t>
      </w:r>
      <w:r>
        <w:t>dedicated to</w:t>
      </w:r>
      <w:r w:rsidR="00CA5F8E">
        <w:t xml:space="preserve">, </w:t>
      </w:r>
      <w:r w:rsidR="0064335D">
        <w:t>which</w:t>
      </w:r>
      <w:r w:rsidR="00CA5F8E">
        <w:t xml:space="preserve"> explains why there is this necessity to highlight that they are totally devoted to art</w:t>
      </w:r>
      <w:r w:rsidR="00D274D2">
        <w:t xml:space="preserve">. Even in </w:t>
      </w:r>
      <w:r w:rsidR="00CA5F8E">
        <w:t xml:space="preserve">the </w:t>
      </w:r>
      <w:r w:rsidR="00D274D2">
        <w:t xml:space="preserve">fashion sector, people think that the foundations are exhibiting </w:t>
      </w:r>
      <w:r w:rsidR="00CA5F8E">
        <w:t xml:space="preserve">garments; they have no idea they are dedicated </w:t>
      </w:r>
      <w:r w:rsidR="0064335D">
        <w:t xml:space="preserve">only </w:t>
      </w:r>
      <w:r w:rsidR="00CA5F8E">
        <w:t>to</w:t>
      </w:r>
      <w:r w:rsidR="00D274D2">
        <w:t xml:space="preserve"> art.</w:t>
      </w:r>
      <w:r w:rsidR="00CA5F8E">
        <w:t xml:space="preserve"> However, </w:t>
      </w:r>
      <w:r w:rsidR="0064335D">
        <w:t xml:space="preserve">what </w:t>
      </w:r>
      <w:r w:rsidR="00CA5F8E">
        <w:t xml:space="preserve">is not clear </w:t>
      </w:r>
      <w:r w:rsidR="0064335D">
        <w:t xml:space="preserve">is </w:t>
      </w:r>
      <w:r w:rsidR="00CA5F8E">
        <w:t xml:space="preserve">the beneficial effect of continuing to </w:t>
      </w:r>
      <w:r w:rsidR="00D274D2">
        <w:t>disassociate</w:t>
      </w:r>
      <w:r w:rsidR="00CA5F8E">
        <w:t xml:space="preserve"> the fashion brand from the art foundation.</w:t>
      </w:r>
      <w:r w:rsidR="00D274D2">
        <w:t xml:space="preserve"> It is not because </w:t>
      </w:r>
      <w:r w:rsidR="00CA5F8E">
        <w:t>these realities are founded by</w:t>
      </w:r>
      <w:r w:rsidR="00A702FF">
        <w:t xml:space="preserve"> </w:t>
      </w:r>
      <w:r w:rsidR="00CA5F8E">
        <w:t xml:space="preserve">the </w:t>
      </w:r>
      <w:r w:rsidR="00D274D2">
        <w:t>fashion profits that they cannot be seen as a positive thing.</w:t>
      </w:r>
      <w:r w:rsidR="00CA5F8E">
        <w:t xml:space="preserve"> Creating value for the society is one of the main aim</w:t>
      </w:r>
      <w:r w:rsidR="00462C5A">
        <w:t>s</w:t>
      </w:r>
      <w:r w:rsidR="00CA5F8E">
        <w:t xml:space="preserve"> of a cultural institution, so i</w:t>
      </w:r>
      <w:r w:rsidR="00D274D2">
        <w:t xml:space="preserve">n </w:t>
      </w:r>
      <w:r w:rsidR="00CA5F8E">
        <w:t>offering a cultural experience</w:t>
      </w:r>
      <w:r w:rsidR="00D274D2">
        <w:t xml:space="preserve"> to people, </w:t>
      </w:r>
      <w:r w:rsidR="00CA5F8E">
        <w:t>brands are generating some values. Even</w:t>
      </w:r>
      <w:r w:rsidR="00D274D2">
        <w:t xml:space="preserve"> if </w:t>
      </w:r>
      <w:r w:rsidR="00CA5F8E">
        <w:t>creating new venues dedicated to conte</w:t>
      </w:r>
      <w:r w:rsidR="00462C5A">
        <w:t>mporary art, sponsoring new art</w:t>
      </w:r>
      <w:r w:rsidR="00CA5F8E">
        <w:t>works, and exhibiting art collection</w:t>
      </w:r>
      <w:r w:rsidR="0064335D">
        <w:t>s</w:t>
      </w:r>
      <w:r w:rsidR="00CA5F8E">
        <w:t xml:space="preserve"> is giving the brand a</w:t>
      </w:r>
      <w:r w:rsidR="0064335D">
        <w:t>n image</w:t>
      </w:r>
      <w:r w:rsidR="00A702FF">
        <w:t xml:space="preserve"> boost</w:t>
      </w:r>
      <w:r w:rsidR="00CA5F8E">
        <w:t>, this does not mean that the entire phenomenon could not generate benefits for the consumer and, through an engagement process, creating well-being.</w:t>
      </w:r>
    </w:p>
    <w:p w14:paraId="63078B94" w14:textId="77777777" w:rsidR="003E6967" w:rsidRDefault="003E6967" w:rsidP="0070004C">
      <w:pPr>
        <w:jc w:val="both"/>
      </w:pPr>
    </w:p>
    <w:p w14:paraId="3382961E" w14:textId="77777777" w:rsidR="003F0489" w:rsidRDefault="00377252" w:rsidP="003F0489">
      <w:r>
        <w:t>CONCLUSIONS</w:t>
      </w:r>
    </w:p>
    <w:p w14:paraId="33C5BF36" w14:textId="77777777" w:rsidR="00A0631C" w:rsidRDefault="00B520DD" w:rsidP="00B520DD">
      <w:pPr>
        <w:jc w:val="both"/>
      </w:pPr>
      <w:r>
        <w:t xml:space="preserve">Referring to the above section it is possible to draw the following conclusions. </w:t>
      </w:r>
      <w:r w:rsidR="00A0631C">
        <w:t>First</w:t>
      </w:r>
      <w:r w:rsidR="00B736D6">
        <w:t>,</w:t>
      </w:r>
      <w:r w:rsidR="00A0631C">
        <w:t xml:space="preserve"> investing back into culture (art in this case) can be seen as a way</w:t>
      </w:r>
      <w:r w:rsidR="00B736D6">
        <w:t>, for luxury brands,</w:t>
      </w:r>
      <w:r w:rsidR="00A0631C">
        <w:t xml:space="preserve"> of generating value through the brand, in particular when art </w:t>
      </w:r>
      <w:r w:rsidR="00A0631C" w:rsidRPr="0051226D">
        <w:t>is coherent</w:t>
      </w:r>
      <w:r w:rsidR="00A0631C" w:rsidRPr="00A0631C">
        <w:t xml:space="preserve"> </w:t>
      </w:r>
      <w:r w:rsidR="00A0631C" w:rsidRPr="0051226D">
        <w:t>with the brand values</w:t>
      </w:r>
      <w:r w:rsidR="00A0631C">
        <w:t>. Moreover, f</w:t>
      </w:r>
      <w:r w:rsidR="00A0631C" w:rsidRPr="006447AD">
        <w:t xml:space="preserve">rom a consumer perspective, </w:t>
      </w:r>
      <w:r w:rsidR="00A0631C">
        <w:t>experiencing cultural initiatives can arguably be considered</w:t>
      </w:r>
      <w:r>
        <w:t xml:space="preserve"> as </w:t>
      </w:r>
      <w:r w:rsidRPr="006447AD">
        <w:t>a</w:t>
      </w:r>
      <w:r>
        <w:t xml:space="preserve">n </w:t>
      </w:r>
      <w:r w:rsidRPr="006447AD">
        <w:t xml:space="preserve">occasion </w:t>
      </w:r>
      <w:r>
        <w:t>to be</w:t>
      </w:r>
      <w:r w:rsidRPr="006447AD">
        <w:t xml:space="preserve"> part of that elite that the brand is addressing</w:t>
      </w:r>
      <w:r>
        <w:t>, and this</w:t>
      </w:r>
      <w:r w:rsidR="00A0631C">
        <w:t xml:space="preserve"> experience</w:t>
      </w:r>
      <w:r>
        <w:t>,</w:t>
      </w:r>
      <w:r w:rsidR="00A0631C">
        <w:t xml:space="preserve"> </w:t>
      </w:r>
      <w:r>
        <w:t xml:space="preserve">contrary </w:t>
      </w:r>
      <w:r w:rsidR="00A0631C">
        <w:t>to the product</w:t>
      </w:r>
      <w:r>
        <w:t>,</w:t>
      </w:r>
      <w:r w:rsidR="00A0631C">
        <w:t xml:space="preserve"> </w:t>
      </w:r>
      <w:r w:rsidRPr="006447AD">
        <w:t>cannot be counterfeit</w:t>
      </w:r>
      <w:r>
        <w:t xml:space="preserve">. </w:t>
      </w:r>
    </w:p>
    <w:p w14:paraId="44454AF1" w14:textId="77777777" w:rsidR="00A723A4" w:rsidRDefault="00A723A4" w:rsidP="0071092A">
      <w:pPr>
        <w:jc w:val="both"/>
      </w:pPr>
    </w:p>
    <w:p w14:paraId="3158CE9A" w14:textId="77777777" w:rsidR="0071092A" w:rsidRDefault="0071092A" w:rsidP="0071092A">
      <w:pPr>
        <w:jc w:val="both"/>
      </w:pPr>
      <w:r>
        <w:t xml:space="preserve">Second, </w:t>
      </w:r>
      <w:r w:rsidRPr="00842AAA">
        <w:t>luxury brands</w:t>
      </w:r>
      <w:r>
        <w:t xml:space="preserve"> creating</w:t>
      </w:r>
      <w:r w:rsidRPr="00842AAA">
        <w:t xml:space="preserve"> art foundations, </w:t>
      </w:r>
      <w:r>
        <w:t xml:space="preserve">gives rise to the coexistence of </w:t>
      </w:r>
      <w:r w:rsidRPr="00842AAA">
        <w:t xml:space="preserve">exclusivity and inclusivity. </w:t>
      </w:r>
      <w:r w:rsidR="00B736D6">
        <w:t>T</w:t>
      </w:r>
      <w:r w:rsidRPr="00842AAA">
        <w:t>he</w:t>
      </w:r>
      <w:r>
        <w:t xml:space="preserve"> art</w:t>
      </w:r>
      <w:r w:rsidRPr="00842AAA">
        <w:t xml:space="preserve"> foundations </w:t>
      </w:r>
      <w:r>
        <w:t xml:space="preserve">can be considered </w:t>
      </w:r>
      <w:r w:rsidRPr="00842AAA">
        <w:t xml:space="preserve">as </w:t>
      </w:r>
      <w:r>
        <w:t>a</w:t>
      </w:r>
      <w:r w:rsidRPr="00842AAA">
        <w:t xml:space="preserve"> point where </w:t>
      </w:r>
      <w:r w:rsidR="00B736D6">
        <w:t xml:space="preserve">the brand can create </w:t>
      </w:r>
      <w:r w:rsidR="00B736D6">
        <w:lastRenderedPageBreak/>
        <w:t xml:space="preserve">that relationship with the consumer that marketers continue to suggest, </w:t>
      </w:r>
      <w:r w:rsidRPr="00842AAA">
        <w:t>without compromising the perception of exclusivity that permeate</w:t>
      </w:r>
      <w:r>
        <w:t>s</w:t>
      </w:r>
      <w:r w:rsidR="00B736D6">
        <w:t xml:space="preserve"> the brand. Moreover, foundations could be</w:t>
      </w:r>
      <w:r w:rsidR="00A723A4">
        <w:t xml:space="preserve"> an example of how brands can state and emphasise</w:t>
      </w:r>
      <w:r w:rsidR="00A723A4" w:rsidRPr="00422761">
        <w:t xml:space="preserve"> what their values</w:t>
      </w:r>
      <w:r w:rsidR="00A723A4">
        <w:t xml:space="preserve"> are</w:t>
      </w:r>
      <w:r w:rsidR="00A723A4" w:rsidRPr="00422761">
        <w:t xml:space="preserve"> and how people should perceive them.</w:t>
      </w:r>
    </w:p>
    <w:p w14:paraId="36FAB5A0" w14:textId="77777777" w:rsidR="00A723A4" w:rsidRDefault="00A723A4" w:rsidP="00A723A4">
      <w:pPr>
        <w:jc w:val="both"/>
      </w:pPr>
    </w:p>
    <w:p w14:paraId="4B168022" w14:textId="77777777" w:rsidR="00A0631C" w:rsidRDefault="00A723A4" w:rsidP="00B736D6">
      <w:pPr>
        <w:jc w:val="both"/>
      </w:pPr>
      <w:r>
        <w:t xml:space="preserve">Third, the </w:t>
      </w:r>
      <w:r w:rsidRPr="0074540E">
        <w:t xml:space="preserve">foundations </w:t>
      </w:r>
      <w:r>
        <w:t xml:space="preserve">are a mean </w:t>
      </w:r>
      <w:r w:rsidRPr="0074540E">
        <w:t>of let</w:t>
      </w:r>
      <w:r>
        <w:t xml:space="preserve">ting </w:t>
      </w:r>
      <w:r w:rsidRPr="0074540E">
        <w:t>the public be immersed in the brand</w:t>
      </w:r>
      <w:r>
        <w:t xml:space="preserve"> and </w:t>
      </w:r>
      <w:r w:rsidRPr="0074540E">
        <w:t xml:space="preserve">potential </w:t>
      </w:r>
      <w:r>
        <w:t xml:space="preserve">to </w:t>
      </w:r>
      <w:r w:rsidRPr="0074540E">
        <w:t>help generat</w:t>
      </w:r>
      <w:r>
        <w:t>e</w:t>
      </w:r>
      <w:r w:rsidRPr="0074540E">
        <w:t xml:space="preserve"> brand value, increase exclusivity and create a legacy</w:t>
      </w:r>
      <w:r>
        <w:t xml:space="preserve">. </w:t>
      </w:r>
      <w:r w:rsidR="00B736D6">
        <w:t>However, they are requiring</w:t>
      </w:r>
      <w:r>
        <w:t xml:space="preserve"> for the public to be </w:t>
      </w:r>
      <w:r w:rsidR="00B736D6" w:rsidRPr="0074540E">
        <w:t xml:space="preserve">physically </w:t>
      </w:r>
      <w:r>
        <w:t>in Milan or Paris</w:t>
      </w:r>
      <w:r w:rsidRPr="0074540E">
        <w:t xml:space="preserve"> to enjoy the experience</w:t>
      </w:r>
      <w:r w:rsidR="00B736D6">
        <w:t>, investing</w:t>
      </w:r>
      <w:r w:rsidRPr="0074540E">
        <w:t xml:space="preserve"> time and money</w:t>
      </w:r>
      <w:r>
        <w:t>.</w:t>
      </w:r>
      <w:r w:rsidRPr="0074540E">
        <w:t xml:space="preserve"> </w:t>
      </w:r>
      <w:r>
        <w:t>T</w:t>
      </w:r>
      <w:r w:rsidRPr="0074540E">
        <w:t>he idea of time as a luxury to dedicate to personal interest and cultural development</w:t>
      </w:r>
      <w:r>
        <w:t xml:space="preserve"> is a key point that encompasses all the interviews</w:t>
      </w:r>
      <w:r w:rsidR="00B736D6">
        <w:t xml:space="preserve">. </w:t>
      </w:r>
    </w:p>
    <w:p w14:paraId="393E7D5B" w14:textId="77777777" w:rsidR="00A0631C" w:rsidRDefault="00A0631C" w:rsidP="003F0489"/>
    <w:p w14:paraId="2D5BE034" w14:textId="77777777" w:rsidR="008662E3" w:rsidRDefault="00FA7AD5" w:rsidP="0070004C">
      <w:pPr>
        <w:jc w:val="both"/>
      </w:pPr>
      <w:r>
        <w:t>Brands such as Prada and Louis Vuitton are innovating their way of doing marketing</w:t>
      </w:r>
      <w:r w:rsidR="005302AD">
        <w:t xml:space="preserve"> by</w:t>
      </w:r>
      <w:r>
        <w:t xml:space="preserve"> reconnecting with culture. </w:t>
      </w:r>
      <w:r w:rsidR="00563939">
        <w:t xml:space="preserve">They are emphasising their heritage including </w:t>
      </w:r>
      <w:r w:rsidR="000B329C">
        <w:t xml:space="preserve">an </w:t>
      </w:r>
      <w:r w:rsidR="00563939">
        <w:t xml:space="preserve">element of tradition and their art foundations are an innovative platform for doing this. They are innovative because they are physical spaces that </w:t>
      </w:r>
      <w:r w:rsidR="0064335D">
        <w:t xml:space="preserve">give an </w:t>
      </w:r>
      <w:r w:rsidR="00563939">
        <w:t xml:space="preserve">incentive </w:t>
      </w:r>
      <w:r w:rsidR="0064335D">
        <w:t xml:space="preserve">to </w:t>
      </w:r>
      <w:r w:rsidR="00563939">
        <w:t>people to engage with what they define as contemporary art. Through their foundations, t</w:t>
      </w:r>
      <w:r>
        <w:t xml:space="preserve">hey are attempting to become cultural influencers, not </w:t>
      </w:r>
      <w:r w:rsidR="005302AD">
        <w:t xml:space="preserve">just </w:t>
      </w:r>
      <w:r>
        <w:t>mere corporations that simply buy art as a form of investment</w:t>
      </w:r>
      <w:r w:rsidR="005302AD">
        <w:t>. T</w:t>
      </w:r>
      <w:r>
        <w:t xml:space="preserve">hey want to be perceived as those that decide what is art and culture </w:t>
      </w:r>
      <w:r w:rsidR="000B329C">
        <w:t>at</w:t>
      </w:r>
      <w:r>
        <w:t xml:space="preserve"> a specific moment in time.</w:t>
      </w:r>
      <w:r w:rsidR="00A702FF">
        <w:t xml:space="preserve"> </w:t>
      </w:r>
      <w:r>
        <w:t>T</w:t>
      </w:r>
      <w:r w:rsidR="00245978">
        <w:t>hese brands</w:t>
      </w:r>
      <w:r>
        <w:t xml:space="preserve"> are not simply communicating with their consumers by exemplifying their origins and heritage, they</w:t>
      </w:r>
      <w:r w:rsidR="00245978">
        <w:t xml:space="preserve"> are initiating what can be considered a different way of doing marketing</w:t>
      </w:r>
      <w:r w:rsidR="00563939">
        <w:t xml:space="preserve"> creating spaces for people to enjoy the luxury of having time to dedicate to their well-being. It is arguably cynical, but surely possible to consider and label this stealthy way of doing marketing </w:t>
      </w:r>
      <w:r w:rsidR="002E6357">
        <w:t>as</w:t>
      </w:r>
      <w:r w:rsidR="00245978">
        <w:t xml:space="preserve"> ‘Slow Marketing’.</w:t>
      </w:r>
    </w:p>
    <w:p w14:paraId="38B5040E" w14:textId="77777777" w:rsidR="003F0489" w:rsidRDefault="003F0489" w:rsidP="003F0489"/>
    <w:p w14:paraId="13696CC6" w14:textId="77777777" w:rsidR="00FA7AD5" w:rsidRDefault="00FA7AD5" w:rsidP="003F0489">
      <w:r>
        <w:t xml:space="preserve">LIMITATIONS, FURTHER RESEARCH </w:t>
      </w:r>
    </w:p>
    <w:p w14:paraId="4E7E99AE" w14:textId="77777777" w:rsidR="002A0EF3" w:rsidRDefault="008845F6" w:rsidP="0070004C">
      <w:pPr>
        <w:jc w:val="both"/>
      </w:pPr>
      <w:r>
        <w:t>Limitations of this paper are that: it refers to a small part of a larger research project</w:t>
      </w:r>
      <w:r w:rsidR="00F03A51">
        <w:t>.</w:t>
      </w:r>
      <w:r w:rsidR="00A702FF">
        <w:t xml:space="preserve"> </w:t>
      </w:r>
      <w:r w:rsidR="00F03A51">
        <w:t>T</w:t>
      </w:r>
      <w:r>
        <w:t>he number of people interview</w:t>
      </w:r>
      <w:r w:rsidR="00F03A51">
        <w:t>ed</w:t>
      </w:r>
      <w:r>
        <w:t xml:space="preserve"> is relatively small, and moreover, that the study is focusing on a new phenomenon and</w:t>
      </w:r>
      <w:r w:rsidR="00095104">
        <w:t>,</w:t>
      </w:r>
      <w:r>
        <w:t xml:space="preserve"> for this reason</w:t>
      </w:r>
      <w:r w:rsidR="00095104">
        <w:t>,</w:t>
      </w:r>
      <w:r>
        <w:t xml:space="preserve"> it is not possible to draw definitive conclusions </w:t>
      </w:r>
      <w:r w:rsidR="00F03A51">
        <w:t>at this stage</w:t>
      </w:r>
      <w:r>
        <w:t xml:space="preserve">. </w:t>
      </w:r>
    </w:p>
    <w:p w14:paraId="69DA996D" w14:textId="77777777" w:rsidR="008845F6" w:rsidRPr="00FA7AD5" w:rsidRDefault="00A702FF" w:rsidP="0070004C">
      <w:pPr>
        <w:jc w:val="both"/>
      </w:pPr>
      <w:r>
        <w:t>Further research</w:t>
      </w:r>
      <w:r w:rsidR="008845F6">
        <w:t xml:space="preserve"> focus</w:t>
      </w:r>
      <w:r w:rsidR="00F03A51">
        <w:t>es</w:t>
      </w:r>
      <w:r w:rsidR="008845F6">
        <w:t xml:space="preserve"> on contacting more people associated with the brands’ foundations, and it is also concentrating on evaluating the public experience within the foundations. </w:t>
      </w:r>
    </w:p>
    <w:p w14:paraId="023CD60D" w14:textId="77777777" w:rsidR="00CA5F8E" w:rsidRDefault="00CA5F8E" w:rsidP="00CA5F8E">
      <w:pPr>
        <w:jc w:val="both"/>
      </w:pPr>
    </w:p>
    <w:p w14:paraId="72EC4FF7" w14:textId="77777777" w:rsidR="005A7988" w:rsidRPr="00CA5F8E" w:rsidRDefault="005A7988" w:rsidP="003F0489">
      <w:pPr>
        <w:rPr>
          <w:rFonts w:ascii="Gill Sans" w:hAnsi="Gill Sans" w:cstheme="majorBidi"/>
          <w:color w:val="17365D" w:themeColor="text2" w:themeShade="BF"/>
        </w:rPr>
      </w:pPr>
      <w:r w:rsidRPr="005A7988">
        <w:t>REFERENCES</w:t>
      </w:r>
    </w:p>
    <w:p w14:paraId="6EC4AD1E" w14:textId="77777777" w:rsidR="003237BA" w:rsidRPr="003237BA" w:rsidRDefault="00315B25" w:rsidP="003237BA">
      <w:pPr>
        <w:pStyle w:val="EndNoteBibliography"/>
        <w:ind w:left="720" w:hanging="720"/>
        <w:rPr>
          <w:noProof/>
        </w:rPr>
      </w:pPr>
      <w:r w:rsidRPr="005A7988">
        <w:rPr>
          <w:rFonts w:ascii="Gill Sans Light" w:hAnsi="Gill Sans Light" w:cs="Gill Sans Light"/>
          <w:sz w:val="32"/>
          <w:szCs w:val="32"/>
        </w:rPr>
        <w:fldChar w:fldCharType="begin"/>
      </w:r>
      <w:r w:rsidR="003A22C5" w:rsidRPr="005A7988">
        <w:rPr>
          <w:rFonts w:ascii="Gill Sans Light" w:hAnsi="Gill Sans Light" w:cs="Gill Sans Light"/>
          <w:sz w:val="32"/>
          <w:szCs w:val="32"/>
        </w:rPr>
        <w:instrText xml:space="preserve"> ADDIN EN.REFLIST </w:instrText>
      </w:r>
      <w:r w:rsidRPr="005A7988">
        <w:rPr>
          <w:rFonts w:ascii="Gill Sans Light" w:hAnsi="Gill Sans Light" w:cs="Gill Sans Light"/>
          <w:sz w:val="32"/>
          <w:szCs w:val="32"/>
        </w:rPr>
        <w:fldChar w:fldCharType="separate"/>
      </w:r>
      <w:r w:rsidR="003237BA" w:rsidRPr="003237BA">
        <w:rPr>
          <w:noProof/>
        </w:rPr>
        <w:t xml:space="preserve">Abnett, K. (2016). Does Reshoring Fashion Manufacturing Make Sense? </w:t>
      </w:r>
      <w:r w:rsidR="003237BA" w:rsidRPr="003237BA">
        <w:rPr>
          <w:i/>
          <w:noProof/>
        </w:rPr>
        <w:t>Business of Fashion</w:t>
      </w:r>
      <w:r w:rsidR="003237BA" w:rsidRPr="003237BA">
        <w:rPr>
          <w:noProof/>
        </w:rPr>
        <w:t xml:space="preserve">. Retrieved from: </w:t>
      </w:r>
      <w:hyperlink r:id="rId6" w:history="1">
        <w:r w:rsidR="003237BA" w:rsidRPr="003237BA">
          <w:rPr>
            <w:rStyle w:val="Hyperlink"/>
            <w:noProof/>
            <w:sz w:val="24"/>
            <w:lang w:val="en-GB"/>
          </w:rPr>
          <w:t>https://www.businessoffashion.com/articles/intelligence/can-fashion-manufacturing-come-home</w:t>
        </w:r>
      </w:hyperlink>
    </w:p>
    <w:p w14:paraId="0A324885" w14:textId="77777777" w:rsidR="003237BA" w:rsidRPr="003237BA" w:rsidRDefault="003237BA" w:rsidP="003237BA">
      <w:pPr>
        <w:pStyle w:val="EndNoteBibliography"/>
        <w:ind w:left="720" w:hanging="720"/>
        <w:rPr>
          <w:noProof/>
        </w:rPr>
      </w:pPr>
      <w:r w:rsidRPr="003237BA">
        <w:rPr>
          <w:noProof/>
        </w:rPr>
        <w:t xml:space="preserve">Bria, G. (2016). Sarah Lucas riapre l’Albergo Diurno di Milano. Fondazione Trussardi e Miart insieme per un progetto site-specific nei giorni della fiera. Retrieved from: </w:t>
      </w:r>
      <w:hyperlink r:id="rId7" w:history="1">
        <w:r w:rsidRPr="003237BA">
          <w:rPr>
            <w:rStyle w:val="Hyperlink"/>
            <w:noProof/>
            <w:sz w:val="24"/>
            <w:lang w:val="en-GB"/>
          </w:rPr>
          <w:t>http://www.artribune.com/tribnews/2016/03/sarah-lucas-riapre-lalbergo-diurno-di-milano-fondazione-trussardi-e-miart-insieme-per-un-progetto-site-specific-nei-giorni-della-fiera/</w:t>
        </w:r>
      </w:hyperlink>
    </w:p>
    <w:p w14:paraId="4614CA18" w14:textId="77777777" w:rsidR="003237BA" w:rsidRPr="003237BA" w:rsidRDefault="003237BA" w:rsidP="003237BA">
      <w:pPr>
        <w:pStyle w:val="EndNoteBibliography"/>
        <w:ind w:left="720" w:hanging="720"/>
        <w:rPr>
          <w:noProof/>
        </w:rPr>
      </w:pPr>
      <w:r w:rsidRPr="003237BA">
        <w:rPr>
          <w:noProof/>
        </w:rPr>
        <w:t xml:space="preserve">Codignola, F., &amp; Rancati, E. (2016). The Blending of Luxury Fashion Brands and Contemporary Art: A Global Strategy for Value Creation. </w:t>
      </w:r>
      <w:r w:rsidRPr="003237BA">
        <w:rPr>
          <w:i/>
          <w:noProof/>
        </w:rPr>
        <w:t>Handbook of Research on Global Fashion Management and Merchandising</w:t>
      </w:r>
      <w:r w:rsidRPr="003237BA">
        <w:rPr>
          <w:noProof/>
        </w:rPr>
        <w:t>: Hershey, PA: IGI Global.</w:t>
      </w:r>
    </w:p>
    <w:p w14:paraId="2699C1E7" w14:textId="77777777" w:rsidR="003237BA" w:rsidRPr="003237BA" w:rsidRDefault="003237BA" w:rsidP="003237BA">
      <w:pPr>
        <w:pStyle w:val="EndNoteBibliography"/>
        <w:ind w:left="720" w:hanging="720"/>
        <w:rPr>
          <w:noProof/>
        </w:rPr>
      </w:pPr>
      <w:r w:rsidRPr="003237BA">
        <w:rPr>
          <w:noProof/>
        </w:rPr>
        <w:t xml:space="preserve">Cohn, H. (2013). The 50 Best Artist Collaborations in Fashion. </w:t>
      </w:r>
      <w:r w:rsidRPr="003237BA">
        <w:rPr>
          <w:i/>
          <w:noProof/>
        </w:rPr>
        <w:t>Complex UK</w:t>
      </w:r>
      <w:r w:rsidRPr="003237BA">
        <w:rPr>
          <w:noProof/>
        </w:rPr>
        <w:t xml:space="preserve">. Retrieved from: </w:t>
      </w:r>
      <w:hyperlink r:id="rId8" w:history="1">
        <w:r w:rsidRPr="003237BA">
          <w:rPr>
            <w:rStyle w:val="Hyperlink"/>
            <w:noProof/>
            <w:sz w:val="24"/>
            <w:lang w:val="en-GB"/>
          </w:rPr>
          <w:t>http://uk.complex.com/style/2013/04/the-50-best-artist-collaborations-in-fashion/yves-saint-laurent-x-piet-mondrian</w:t>
        </w:r>
      </w:hyperlink>
    </w:p>
    <w:p w14:paraId="73B083D2" w14:textId="77777777" w:rsidR="003237BA" w:rsidRPr="003237BA" w:rsidRDefault="003237BA" w:rsidP="003237BA">
      <w:pPr>
        <w:pStyle w:val="EndNoteBibliography"/>
        <w:ind w:left="720" w:hanging="720"/>
        <w:rPr>
          <w:noProof/>
        </w:rPr>
      </w:pPr>
      <w:r w:rsidRPr="003237BA">
        <w:rPr>
          <w:noProof/>
        </w:rPr>
        <w:t xml:space="preserve">Cooper, H., Miller, D., &amp; Merrilees, B. (2015). Restoring luxury corporate heritage brands: From crisis to ascendency. </w:t>
      </w:r>
      <w:r w:rsidRPr="003237BA">
        <w:rPr>
          <w:i/>
          <w:noProof/>
        </w:rPr>
        <w:t>Journal of Brand Management, 22</w:t>
      </w:r>
      <w:r w:rsidRPr="003237BA">
        <w:rPr>
          <w:noProof/>
        </w:rPr>
        <w:t>(5), 448-466. doi: 10.1057/bm.2015.9</w:t>
      </w:r>
    </w:p>
    <w:p w14:paraId="55BE0560" w14:textId="77777777" w:rsidR="003237BA" w:rsidRPr="003237BA" w:rsidRDefault="003237BA" w:rsidP="003237BA">
      <w:pPr>
        <w:pStyle w:val="EndNoteBibliography"/>
        <w:ind w:left="720" w:hanging="720"/>
        <w:rPr>
          <w:noProof/>
        </w:rPr>
      </w:pPr>
      <w:r w:rsidRPr="003237BA">
        <w:rPr>
          <w:noProof/>
        </w:rPr>
        <w:t xml:space="preserve">Crewe, L. (2015). Placing fashion: Art, space, display and the building of luxury fashion markets through retail design. </w:t>
      </w:r>
      <w:r w:rsidRPr="003237BA">
        <w:rPr>
          <w:i/>
          <w:noProof/>
        </w:rPr>
        <w:t>Progress in Human Geography</w:t>
      </w:r>
      <w:r w:rsidRPr="003237BA">
        <w:rPr>
          <w:noProof/>
        </w:rPr>
        <w:t>, 1-19. doi: 10.1177/0309132515580815</w:t>
      </w:r>
    </w:p>
    <w:p w14:paraId="75E117E7" w14:textId="77777777" w:rsidR="003237BA" w:rsidRPr="003237BA" w:rsidRDefault="003237BA" w:rsidP="003237BA">
      <w:pPr>
        <w:pStyle w:val="EndNoteBibliography"/>
        <w:ind w:left="720" w:hanging="720"/>
        <w:rPr>
          <w:noProof/>
        </w:rPr>
      </w:pPr>
      <w:r w:rsidRPr="003237BA">
        <w:rPr>
          <w:noProof/>
        </w:rPr>
        <w:lastRenderedPageBreak/>
        <w:t xml:space="preserve">Ellison, J. (2017). Master pieces? Jeff Koons on his first collaboration with Louis Vuitton. </w:t>
      </w:r>
      <w:r w:rsidRPr="003237BA">
        <w:rPr>
          <w:i/>
          <w:noProof/>
        </w:rPr>
        <w:t>Financial Times</w:t>
      </w:r>
      <w:r w:rsidRPr="003237BA">
        <w:rPr>
          <w:noProof/>
        </w:rPr>
        <w:t xml:space="preserve">. Retrieved from: </w:t>
      </w:r>
      <w:hyperlink r:id="rId9" w:history="1">
        <w:r w:rsidRPr="003237BA">
          <w:rPr>
            <w:rStyle w:val="Hyperlink"/>
            <w:noProof/>
            <w:sz w:val="24"/>
            <w:lang w:val="en-GB"/>
          </w:rPr>
          <w:t>https://www.ft.com/content/354c71d0-1dfe-11e7-b7d3-163f5a7f229c?mhq5j=e3</w:t>
        </w:r>
      </w:hyperlink>
    </w:p>
    <w:p w14:paraId="575EE590" w14:textId="77777777" w:rsidR="003237BA" w:rsidRPr="003237BA" w:rsidRDefault="003237BA" w:rsidP="003237BA">
      <w:pPr>
        <w:pStyle w:val="EndNoteBibliography"/>
        <w:ind w:left="720" w:hanging="720"/>
        <w:rPr>
          <w:noProof/>
        </w:rPr>
      </w:pPr>
      <w:r w:rsidRPr="003237BA">
        <w:rPr>
          <w:noProof/>
        </w:rPr>
        <w:t xml:space="preserve">Fondation Louis Vuitton. (2014). The Building. from </w:t>
      </w:r>
      <w:hyperlink r:id="rId10" w:history="1">
        <w:r w:rsidRPr="003237BA">
          <w:rPr>
            <w:rStyle w:val="Hyperlink"/>
            <w:noProof/>
            <w:sz w:val="24"/>
            <w:lang w:val="en-GB"/>
          </w:rPr>
          <w:t>http://www.fondationlouisvuitton.fr/content/flvinternet/en/l-edifice.html</w:t>
        </w:r>
      </w:hyperlink>
    </w:p>
    <w:p w14:paraId="6E99ADD6" w14:textId="77777777" w:rsidR="003237BA" w:rsidRPr="003237BA" w:rsidRDefault="003237BA" w:rsidP="003237BA">
      <w:pPr>
        <w:pStyle w:val="EndNoteBibliography"/>
        <w:ind w:left="720" w:hanging="720"/>
        <w:rPr>
          <w:noProof/>
        </w:rPr>
      </w:pPr>
      <w:r w:rsidRPr="003237BA">
        <w:rPr>
          <w:noProof/>
        </w:rPr>
        <w:t xml:space="preserve">Fondazione Prada. (2015). Milano. from </w:t>
      </w:r>
      <w:hyperlink r:id="rId11" w:history="1">
        <w:r w:rsidRPr="003237BA">
          <w:rPr>
            <w:rStyle w:val="Hyperlink"/>
            <w:noProof/>
            <w:sz w:val="24"/>
            <w:lang w:val="en-GB"/>
          </w:rPr>
          <w:t>http://www.fondazioneprada.org/visit/visit-milano/</w:t>
        </w:r>
      </w:hyperlink>
    </w:p>
    <w:p w14:paraId="18AED37F" w14:textId="77777777" w:rsidR="003237BA" w:rsidRPr="003237BA" w:rsidRDefault="003237BA" w:rsidP="003237BA">
      <w:pPr>
        <w:pStyle w:val="EndNoteBibliography"/>
        <w:ind w:left="720" w:hanging="720"/>
        <w:rPr>
          <w:noProof/>
        </w:rPr>
      </w:pPr>
      <w:r w:rsidRPr="003237BA">
        <w:rPr>
          <w:noProof/>
        </w:rPr>
        <w:t xml:space="preserve">Godey, B., Manthiou, A., Pederzoli, D., Rokka, J., Aiello, G., Donvito, R., &amp; Singh, R. (2016). Social media marketing efforts of luxury brands: Influence on brand equity and consumer behavior. </w:t>
      </w:r>
      <w:r w:rsidRPr="003237BA">
        <w:rPr>
          <w:i/>
          <w:noProof/>
        </w:rPr>
        <w:t>Journal of Business Research, 69</w:t>
      </w:r>
      <w:r w:rsidRPr="003237BA">
        <w:rPr>
          <w:noProof/>
        </w:rPr>
        <w:t xml:space="preserve">(12), 5833-5841. </w:t>
      </w:r>
    </w:p>
    <w:p w14:paraId="05F46038" w14:textId="77777777" w:rsidR="003237BA" w:rsidRPr="003237BA" w:rsidRDefault="003237BA" w:rsidP="003237BA">
      <w:pPr>
        <w:pStyle w:val="EndNoteBibliography"/>
        <w:ind w:left="720" w:hanging="720"/>
        <w:rPr>
          <w:noProof/>
        </w:rPr>
      </w:pPr>
      <w:r w:rsidRPr="003237BA">
        <w:rPr>
          <w:noProof/>
        </w:rPr>
        <w:t xml:space="preserve">Guinebault, M. (2016). Chanel entra nel capitale di Sophie Hallette. </w:t>
      </w:r>
      <w:r w:rsidRPr="003237BA">
        <w:rPr>
          <w:i/>
          <w:noProof/>
        </w:rPr>
        <w:t>Fashion Network</w:t>
      </w:r>
      <w:r w:rsidRPr="003237BA">
        <w:rPr>
          <w:noProof/>
        </w:rPr>
        <w:t xml:space="preserve">. Retrieved from: </w:t>
      </w:r>
      <w:hyperlink r:id="rId12" w:anchor=".WUekF3B39OM" w:history="1">
        <w:r w:rsidRPr="003237BA">
          <w:rPr>
            <w:rStyle w:val="Hyperlink"/>
            <w:noProof/>
            <w:sz w:val="24"/>
            <w:lang w:val="en-GB"/>
          </w:rPr>
          <w:t>http://it.fashionnetwork.com/news/Chanel-entra-nel-capitale-di-Sophie-Hallette,680663.html - .WUekF3B39OM</w:t>
        </w:r>
      </w:hyperlink>
    </w:p>
    <w:p w14:paraId="0B1BF6D9" w14:textId="77777777" w:rsidR="003237BA" w:rsidRPr="003237BA" w:rsidRDefault="003237BA" w:rsidP="003237BA">
      <w:pPr>
        <w:pStyle w:val="EndNoteBibliography"/>
        <w:ind w:left="720" w:hanging="720"/>
        <w:rPr>
          <w:noProof/>
        </w:rPr>
      </w:pPr>
      <w:r w:rsidRPr="003237BA">
        <w:rPr>
          <w:noProof/>
        </w:rPr>
        <w:t xml:space="preserve">Hagtvedt, H., &amp; Patrick, V. M. (2008). Art and the brand: The role of visual art in enhancing brand extendibility. </w:t>
      </w:r>
      <w:r w:rsidRPr="003237BA">
        <w:rPr>
          <w:i/>
          <w:noProof/>
        </w:rPr>
        <w:t>Journal of Consumer Psychology, 18</w:t>
      </w:r>
      <w:r w:rsidRPr="003237BA">
        <w:rPr>
          <w:noProof/>
        </w:rPr>
        <w:t>(3), 212-222. doi: 10.1016/j.jcps.2008.04.010</w:t>
      </w:r>
    </w:p>
    <w:p w14:paraId="4AD9A6A4" w14:textId="77777777" w:rsidR="003237BA" w:rsidRPr="003237BA" w:rsidRDefault="003237BA" w:rsidP="003237BA">
      <w:pPr>
        <w:pStyle w:val="EndNoteBibliography"/>
        <w:ind w:left="720" w:hanging="720"/>
        <w:rPr>
          <w:noProof/>
        </w:rPr>
      </w:pPr>
      <w:r w:rsidRPr="003237BA">
        <w:rPr>
          <w:noProof/>
        </w:rPr>
        <w:t xml:space="preserve">Hagtvedt, H., &amp; Patrick, V. M. (2008). Art infusion: The influence of visual art on the perception and evaluation of consumer products. </w:t>
      </w:r>
      <w:r w:rsidRPr="003237BA">
        <w:rPr>
          <w:i/>
          <w:noProof/>
        </w:rPr>
        <w:t>Journal of Marketing Research, 45</w:t>
      </w:r>
      <w:r w:rsidRPr="003237BA">
        <w:rPr>
          <w:noProof/>
        </w:rPr>
        <w:t xml:space="preserve">(3), 379-389. </w:t>
      </w:r>
    </w:p>
    <w:p w14:paraId="1ADACA2E" w14:textId="77777777" w:rsidR="003237BA" w:rsidRPr="003237BA" w:rsidRDefault="003237BA" w:rsidP="003237BA">
      <w:pPr>
        <w:pStyle w:val="EndNoteBibliography"/>
        <w:ind w:left="720" w:hanging="720"/>
        <w:rPr>
          <w:noProof/>
        </w:rPr>
      </w:pPr>
      <w:r w:rsidRPr="003237BA">
        <w:rPr>
          <w:noProof/>
        </w:rPr>
        <w:t xml:space="preserve">Hao, K. (2017). Would you wear a leather jacket grown in a lab? </w:t>
      </w:r>
      <w:r w:rsidRPr="003237BA">
        <w:rPr>
          <w:i/>
          <w:noProof/>
        </w:rPr>
        <w:t>Quartz</w:t>
      </w:r>
      <w:r w:rsidRPr="003237BA">
        <w:rPr>
          <w:noProof/>
        </w:rPr>
        <w:t xml:space="preserve">. Retrieved from: </w:t>
      </w:r>
      <w:hyperlink r:id="rId13" w:history="1">
        <w:r w:rsidRPr="003237BA">
          <w:rPr>
            <w:rStyle w:val="Hyperlink"/>
            <w:noProof/>
            <w:sz w:val="24"/>
            <w:lang w:val="en-GB"/>
          </w:rPr>
          <w:t>https://qz.com/901643/would-you-wear-a-leather-jacket-grown-in-a-lab/</w:t>
        </w:r>
      </w:hyperlink>
    </w:p>
    <w:p w14:paraId="568B1011" w14:textId="77777777" w:rsidR="003237BA" w:rsidRPr="003237BA" w:rsidRDefault="003237BA" w:rsidP="003237BA">
      <w:pPr>
        <w:pStyle w:val="EndNoteBibliography"/>
        <w:ind w:left="720" w:hanging="720"/>
        <w:rPr>
          <w:noProof/>
        </w:rPr>
      </w:pPr>
      <w:r w:rsidRPr="003237BA">
        <w:rPr>
          <w:noProof/>
        </w:rPr>
        <w:t xml:space="preserve">Lam, B., Lee, Y., &amp; Holland, R. (2014). </w:t>
      </w:r>
      <w:r w:rsidRPr="003237BA">
        <w:rPr>
          <w:i/>
          <w:noProof/>
        </w:rPr>
        <w:t>A study on the application of contemporary visual art into flagship stores of luxury fashion brands.</w:t>
      </w:r>
      <w:r w:rsidRPr="003237BA">
        <w:rPr>
          <w:noProof/>
        </w:rPr>
        <w:t xml:space="preserve"> (Dissertation/Thesis), Brunel University School of Engineering and Design PhD Theses </w:t>
      </w:r>
    </w:p>
    <w:p w14:paraId="2FF42F59" w14:textId="77777777" w:rsidR="003237BA" w:rsidRPr="003237BA" w:rsidRDefault="003237BA" w:rsidP="003237BA">
      <w:pPr>
        <w:pStyle w:val="EndNoteBibliography"/>
        <w:ind w:left="720" w:hanging="720"/>
        <w:rPr>
          <w:noProof/>
        </w:rPr>
      </w:pPr>
      <w:r w:rsidRPr="003237BA">
        <w:rPr>
          <w:noProof/>
        </w:rPr>
        <w:t xml:space="preserve">Landi, A. (2014). Elsa Schiaparelli and the Surrealists - A new biography documents the exchange between art and fashion. </w:t>
      </w:r>
      <w:r w:rsidRPr="003237BA">
        <w:rPr>
          <w:i/>
          <w:noProof/>
        </w:rPr>
        <w:t>ARTnews</w:t>
      </w:r>
      <w:r w:rsidRPr="003237BA">
        <w:rPr>
          <w:noProof/>
        </w:rPr>
        <w:t xml:space="preserve">. Retrieved from: </w:t>
      </w:r>
      <w:hyperlink r:id="rId14" w:history="1">
        <w:r w:rsidRPr="003237BA">
          <w:rPr>
            <w:rStyle w:val="Hyperlink"/>
            <w:noProof/>
            <w:sz w:val="24"/>
            <w:lang w:val="en-GB"/>
          </w:rPr>
          <w:t>http://www.artnews.com/2014/10/20/elsa-schiaparelli-and-the-surrealists/</w:t>
        </w:r>
      </w:hyperlink>
    </w:p>
    <w:p w14:paraId="45C934A3" w14:textId="77777777" w:rsidR="003237BA" w:rsidRPr="003237BA" w:rsidRDefault="003237BA" w:rsidP="003237BA">
      <w:pPr>
        <w:pStyle w:val="EndNoteBibliography"/>
        <w:ind w:left="720" w:hanging="720"/>
        <w:rPr>
          <w:noProof/>
        </w:rPr>
      </w:pPr>
      <w:r w:rsidRPr="003237BA">
        <w:rPr>
          <w:noProof/>
        </w:rPr>
        <w:t xml:space="preserve">Mellery-Pratt, R. (2015). The Race to Control the Luxury Leather Business. </w:t>
      </w:r>
      <w:r w:rsidRPr="003237BA">
        <w:rPr>
          <w:i/>
          <w:noProof/>
        </w:rPr>
        <w:t>Business of Fashion</w:t>
      </w:r>
      <w:r w:rsidRPr="003237BA">
        <w:rPr>
          <w:noProof/>
        </w:rPr>
        <w:t xml:space="preserve">. Retrieved from: </w:t>
      </w:r>
      <w:hyperlink r:id="rId15" w:history="1">
        <w:r w:rsidRPr="003237BA">
          <w:rPr>
            <w:rStyle w:val="Hyperlink"/>
            <w:noProof/>
            <w:sz w:val="24"/>
            <w:lang w:val="en-GB"/>
          </w:rPr>
          <w:t>https://www.businessoffashion.com/articles/intelligence/the-race-to-control-to-the-luxury-leather-business</w:t>
        </w:r>
      </w:hyperlink>
    </w:p>
    <w:p w14:paraId="52F519BF" w14:textId="77777777" w:rsidR="003237BA" w:rsidRPr="003237BA" w:rsidRDefault="003237BA" w:rsidP="003237BA">
      <w:pPr>
        <w:pStyle w:val="EndNoteBibliography"/>
        <w:ind w:left="720" w:hanging="720"/>
        <w:rPr>
          <w:noProof/>
        </w:rPr>
      </w:pPr>
      <w:r w:rsidRPr="003237BA">
        <w:rPr>
          <w:noProof/>
        </w:rPr>
        <w:t xml:space="preserve">Oakley Smith, M., &amp; Kubler, A. (2013). </w:t>
      </w:r>
      <w:r w:rsidRPr="003237BA">
        <w:rPr>
          <w:i/>
          <w:noProof/>
        </w:rPr>
        <w:t>Art/fashion in the 21st century</w:t>
      </w:r>
      <w:r w:rsidRPr="003237BA">
        <w:rPr>
          <w:noProof/>
        </w:rPr>
        <w:t>. London: Thames &amp; Hudson.</w:t>
      </w:r>
    </w:p>
    <w:p w14:paraId="1FE987A2" w14:textId="77777777" w:rsidR="003237BA" w:rsidRPr="003237BA" w:rsidRDefault="003237BA" w:rsidP="003237BA">
      <w:pPr>
        <w:pStyle w:val="EndNoteBibliography"/>
        <w:ind w:left="720" w:hanging="720"/>
        <w:rPr>
          <w:noProof/>
        </w:rPr>
      </w:pPr>
      <w:r w:rsidRPr="003237BA">
        <w:rPr>
          <w:noProof/>
        </w:rPr>
        <w:t xml:space="preserve">Paton, E. (2017). LVMH and the Next Big Digital Shopping Experience. </w:t>
      </w:r>
      <w:r w:rsidRPr="003237BA">
        <w:rPr>
          <w:i/>
          <w:noProof/>
        </w:rPr>
        <w:t>The New York Times</w:t>
      </w:r>
      <w:r w:rsidRPr="003237BA">
        <w:rPr>
          <w:noProof/>
        </w:rPr>
        <w:t xml:space="preserve">. Retrieved from: </w:t>
      </w:r>
      <w:hyperlink r:id="rId16" w:history="1">
        <w:r w:rsidRPr="003237BA">
          <w:rPr>
            <w:rStyle w:val="Hyperlink"/>
            <w:noProof/>
            <w:sz w:val="24"/>
            <w:lang w:val="en-GB"/>
          </w:rPr>
          <w:t>https://www.nytimes.com/2017/05/10/fashion/lvmh-ian-rogers-24-sevres-takes-on-amazon.html?_r=0</w:t>
        </w:r>
      </w:hyperlink>
    </w:p>
    <w:p w14:paraId="5D05241F" w14:textId="77777777" w:rsidR="003237BA" w:rsidRPr="003237BA" w:rsidRDefault="003237BA" w:rsidP="003237BA">
      <w:pPr>
        <w:pStyle w:val="EndNoteBibliography"/>
        <w:ind w:left="720" w:hanging="720"/>
        <w:rPr>
          <w:noProof/>
        </w:rPr>
      </w:pPr>
      <w:r w:rsidRPr="003237BA">
        <w:rPr>
          <w:noProof/>
        </w:rPr>
        <w:t xml:space="preserve">Povoledo, E. (2017). Fendi’s Gift to Rome: A Sculpture Shaped Like a Tree. </w:t>
      </w:r>
      <w:r w:rsidRPr="003237BA">
        <w:rPr>
          <w:i/>
          <w:noProof/>
        </w:rPr>
        <w:t>The New York Times</w:t>
      </w:r>
      <w:r w:rsidRPr="003237BA">
        <w:rPr>
          <w:noProof/>
        </w:rPr>
        <w:t xml:space="preserve">. Retrieved from: </w:t>
      </w:r>
      <w:hyperlink r:id="rId17" w:history="1">
        <w:r w:rsidRPr="003237BA">
          <w:rPr>
            <w:rStyle w:val="Hyperlink"/>
            <w:noProof/>
            <w:sz w:val="24"/>
            <w:lang w:val="en-GB"/>
          </w:rPr>
          <w:t>https://www.nytimes.com/2017/05/22/fashion/fendi-sculpture-rome-giuseppe-penone.html?nytmobile=0</w:t>
        </w:r>
      </w:hyperlink>
    </w:p>
    <w:p w14:paraId="2947A409" w14:textId="77777777" w:rsidR="003237BA" w:rsidRPr="003237BA" w:rsidRDefault="003237BA" w:rsidP="003237BA">
      <w:pPr>
        <w:pStyle w:val="EndNoteBibliography"/>
        <w:ind w:left="720" w:hanging="720"/>
        <w:rPr>
          <w:noProof/>
        </w:rPr>
      </w:pPr>
      <w:r w:rsidRPr="003237BA">
        <w:rPr>
          <w:noProof/>
        </w:rPr>
        <w:t xml:space="preserve">Riot, E. (2017). 12 The Louis Vuitton Foundation. </w:t>
      </w:r>
      <w:r w:rsidRPr="003237BA">
        <w:rPr>
          <w:i/>
          <w:noProof/>
        </w:rPr>
        <w:t>Csr, Sustainability, and Leadership, 5</w:t>
      </w:r>
      <w:r w:rsidRPr="003237BA">
        <w:rPr>
          <w:noProof/>
        </w:rPr>
        <w:t xml:space="preserve">, 237. </w:t>
      </w:r>
    </w:p>
    <w:p w14:paraId="3C6CC0E4" w14:textId="77777777" w:rsidR="003237BA" w:rsidRPr="003237BA" w:rsidRDefault="003237BA" w:rsidP="003237BA">
      <w:pPr>
        <w:pStyle w:val="EndNoteBibliography"/>
        <w:ind w:left="720" w:hanging="720"/>
        <w:rPr>
          <w:noProof/>
        </w:rPr>
      </w:pPr>
      <w:r w:rsidRPr="003237BA">
        <w:rPr>
          <w:noProof/>
        </w:rPr>
        <w:t xml:space="preserve">Rose, G. M., Merchant, A., Orth, U. R., &amp; Horstmann, F. (2016). Emphasizing brand heritage: Does it work? And how? </w:t>
      </w:r>
      <w:r w:rsidRPr="003237BA">
        <w:rPr>
          <w:i/>
          <w:noProof/>
        </w:rPr>
        <w:t>Journal of Business Research, 69</w:t>
      </w:r>
      <w:r w:rsidRPr="003237BA">
        <w:rPr>
          <w:noProof/>
        </w:rPr>
        <w:t xml:space="preserve">(2), 936-943. </w:t>
      </w:r>
    </w:p>
    <w:p w14:paraId="3330B994" w14:textId="77777777" w:rsidR="003237BA" w:rsidRPr="003237BA" w:rsidRDefault="003237BA" w:rsidP="003237BA">
      <w:pPr>
        <w:pStyle w:val="EndNoteBibliography"/>
        <w:ind w:left="720" w:hanging="720"/>
        <w:rPr>
          <w:noProof/>
        </w:rPr>
      </w:pPr>
      <w:r w:rsidRPr="003237BA">
        <w:rPr>
          <w:noProof/>
        </w:rPr>
        <w:t xml:space="preserve">Sherman, L. (2016a). Flush With Tech Wealth, San Francisco Warms to Fashion. </w:t>
      </w:r>
      <w:r w:rsidRPr="003237BA">
        <w:rPr>
          <w:i/>
          <w:noProof/>
        </w:rPr>
        <w:t>Business of Fashion</w:t>
      </w:r>
      <w:r w:rsidRPr="003237BA">
        <w:rPr>
          <w:noProof/>
        </w:rPr>
        <w:t xml:space="preserve">. Retrieved from: </w:t>
      </w:r>
      <w:hyperlink r:id="rId18" w:history="1">
        <w:r w:rsidRPr="003237BA">
          <w:rPr>
            <w:rStyle w:val="Hyperlink"/>
            <w:noProof/>
            <w:sz w:val="24"/>
            <w:lang w:val="en-GB"/>
          </w:rPr>
          <w:t>https://www.businessoffashion.com/articles/market-gps/flush-with-tech-wealth-san-francisco-warms-to-fashion</w:t>
        </w:r>
      </w:hyperlink>
    </w:p>
    <w:p w14:paraId="6F4C38EE" w14:textId="77777777" w:rsidR="003237BA" w:rsidRPr="003237BA" w:rsidRDefault="003237BA" w:rsidP="003237BA">
      <w:pPr>
        <w:pStyle w:val="EndNoteBibliography"/>
        <w:ind w:left="720" w:hanging="720"/>
        <w:rPr>
          <w:noProof/>
        </w:rPr>
      </w:pPr>
      <w:r w:rsidRPr="003237BA">
        <w:rPr>
          <w:noProof/>
        </w:rPr>
        <w:t xml:space="preserve">Sherman, L. (2016b). When High Art Meets the High Street. </w:t>
      </w:r>
      <w:r w:rsidRPr="003237BA">
        <w:rPr>
          <w:i/>
          <w:noProof/>
        </w:rPr>
        <w:t>Business of Fashion</w:t>
      </w:r>
      <w:r w:rsidRPr="003237BA">
        <w:rPr>
          <w:noProof/>
        </w:rPr>
        <w:t xml:space="preserve">. Retrieved from: </w:t>
      </w:r>
      <w:hyperlink r:id="rId19" w:history="1">
        <w:r w:rsidRPr="003237BA">
          <w:rPr>
            <w:rStyle w:val="Hyperlink"/>
            <w:noProof/>
            <w:sz w:val="24"/>
            <w:lang w:val="en-GB"/>
          </w:rPr>
          <w:t>https://www.businessoffashion.com/articles/intelligence/fast-fashion-artist-collaborations</w:t>
        </w:r>
      </w:hyperlink>
    </w:p>
    <w:p w14:paraId="5A30FE51" w14:textId="77777777" w:rsidR="003237BA" w:rsidRPr="003237BA" w:rsidRDefault="003237BA" w:rsidP="003237BA">
      <w:pPr>
        <w:pStyle w:val="EndNoteBibliography"/>
        <w:ind w:left="720" w:hanging="720"/>
        <w:rPr>
          <w:noProof/>
        </w:rPr>
      </w:pPr>
      <w:r w:rsidRPr="003237BA">
        <w:rPr>
          <w:noProof/>
        </w:rPr>
        <w:t xml:space="preserve">Sherman, L. (2017). Is Brand Consolidation Working? </w:t>
      </w:r>
      <w:r w:rsidRPr="003237BA">
        <w:rPr>
          <w:i/>
          <w:noProof/>
        </w:rPr>
        <w:t>Business of Fashion</w:t>
      </w:r>
      <w:r w:rsidRPr="003237BA">
        <w:rPr>
          <w:noProof/>
        </w:rPr>
        <w:t xml:space="preserve">. Retrieved from: </w:t>
      </w:r>
      <w:hyperlink r:id="rId20" w:history="1">
        <w:r w:rsidRPr="003237BA">
          <w:rPr>
            <w:rStyle w:val="Hyperlink"/>
            <w:noProof/>
            <w:sz w:val="24"/>
            <w:lang w:val="en-GB"/>
          </w:rPr>
          <w:t>https://www.businessoffashion.com/articles/intelligence/is-brand-consolidation-working</w:t>
        </w:r>
      </w:hyperlink>
    </w:p>
    <w:p w14:paraId="24994D02" w14:textId="77777777" w:rsidR="003237BA" w:rsidRPr="003237BA" w:rsidRDefault="003237BA" w:rsidP="003237BA">
      <w:pPr>
        <w:pStyle w:val="EndNoteBibliography"/>
        <w:ind w:left="720" w:hanging="720"/>
        <w:rPr>
          <w:noProof/>
        </w:rPr>
      </w:pPr>
      <w:r w:rsidRPr="003237BA">
        <w:rPr>
          <w:noProof/>
        </w:rPr>
        <w:t xml:space="preserve">Sun, C., &amp; Lau, M. (2015). Just why are Louis Vuitton and other high-end retailers abandoning China? </w:t>
      </w:r>
      <w:r w:rsidRPr="003237BA">
        <w:rPr>
          <w:i/>
          <w:noProof/>
        </w:rPr>
        <w:t>South China Morning Post</w:t>
      </w:r>
      <w:r w:rsidRPr="003237BA">
        <w:rPr>
          <w:noProof/>
        </w:rPr>
        <w:t xml:space="preserve">. Retrieved from: </w:t>
      </w:r>
      <w:hyperlink r:id="rId21" w:history="1">
        <w:r w:rsidRPr="003237BA">
          <w:rPr>
            <w:rStyle w:val="Hyperlink"/>
            <w:noProof/>
            <w:sz w:val="24"/>
            <w:lang w:val="en-GB"/>
          </w:rPr>
          <w:t>http://www.scmp.com/news/china/money-wealth/article/1886443/high-end-retailers-china-no-longer-have-luxury-time</w:t>
        </w:r>
      </w:hyperlink>
    </w:p>
    <w:p w14:paraId="282C0890" w14:textId="77777777" w:rsidR="003237BA" w:rsidRPr="003237BA" w:rsidRDefault="003237BA" w:rsidP="003237BA">
      <w:pPr>
        <w:pStyle w:val="EndNoteBibliography"/>
        <w:ind w:left="720" w:hanging="720"/>
        <w:rPr>
          <w:noProof/>
        </w:rPr>
      </w:pPr>
      <w:r w:rsidRPr="003237BA">
        <w:rPr>
          <w:noProof/>
        </w:rPr>
        <w:t xml:space="preserve">Townsend, M. (2017). ‘Smart Mirrors’ Come to the Fitting Room. </w:t>
      </w:r>
      <w:r w:rsidRPr="003237BA">
        <w:rPr>
          <w:i/>
          <w:noProof/>
        </w:rPr>
        <w:t>Bloomberg Businessweek</w:t>
      </w:r>
      <w:r w:rsidRPr="003237BA">
        <w:rPr>
          <w:noProof/>
        </w:rPr>
        <w:t xml:space="preserve">. Retrieved from: </w:t>
      </w:r>
      <w:hyperlink r:id="rId22" w:history="1">
        <w:r w:rsidRPr="003237BA">
          <w:rPr>
            <w:rStyle w:val="Hyperlink"/>
            <w:noProof/>
            <w:sz w:val="24"/>
            <w:lang w:val="en-GB"/>
          </w:rPr>
          <w:t>https://www.bloomberg.com/news/articles/2017-02-16/-smart-mirrors-come-to-the-fitting-room</w:t>
        </w:r>
      </w:hyperlink>
    </w:p>
    <w:p w14:paraId="3C51570D" w14:textId="77777777" w:rsidR="003237BA" w:rsidRPr="003237BA" w:rsidRDefault="003237BA" w:rsidP="003237BA">
      <w:pPr>
        <w:pStyle w:val="EndNoteBibliography"/>
        <w:ind w:left="720" w:hanging="720"/>
        <w:rPr>
          <w:noProof/>
        </w:rPr>
      </w:pPr>
      <w:r w:rsidRPr="003237BA">
        <w:rPr>
          <w:noProof/>
        </w:rPr>
        <w:t xml:space="preserve">Wiedmann, K.-P., Hennigs, N., Schmidt, S., &amp; Wuestefeld, T. (2011). The importance of brand heritage as a key performance driver in marketing management. </w:t>
      </w:r>
      <w:r w:rsidRPr="003237BA">
        <w:rPr>
          <w:i/>
          <w:noProof/>
        </w:rPr>
        <w:t>Journal of Brand Management, 19</w:t>
      </w:r>
      <w:r w:rsidRPr="003237BA">
        <w:rPr>
          <w:noProof/>
        </w:rPr>
        <w:t>(3), 182-194. doi: 10.1057/bm.2011.36</w:t>
      </w:r>
    </w:p>
    <w:p w14:paraId="1785664A" w14:textId="77777777" w:rsidR="003237BA" w:rsidRPr="003237BA" w:rsidRDefault="003237BA" w:rsidP="003237BA">
      <w:pPr>
        <w:pStyle w:val="EndNoteBibliography"/>
        <w:ind w:left="720" w:hanging="720"/>
        <w:rPr>
          <w:noProof/>
        </w:rPr>
      </w:pPr>
      <w:r w:rsidRPr="003237BA">
        <w:rPr>
          <w:noProof/>
        </w:rPr>
        <w:lastRenderedPageBreak/>
        <w:t xml:space="preserve">Wiseman, E. (2016). How the fashion industry is rebuilding Rome. Retrieved from: </w:t>
      </w:r>
      <w:hyperlink r:id="rId23" w:history="1">
        <w:r w:rsidRPr="003237BA">
          <w:rPr>
            <w:rStyle w:val="Hyperlink"/>
            <w:noProof/>
            <w:sz w:val="24"/>
            <w:lang w:val="en-GB"/>
          </w:rPr>
          <w:t>https://www.theguardian.com/travel/2016/nov/13/fashion-industry-rebuilding-rome-eva-wiseman</w:t>
        </w:r>
      </w:hyperlink>
    </w:p>
    <w:p w14:paraId="73B1F32E" w14:textId="77777777" w:rsidR="003237BA" w:rsidRPr="003237BA" w:rsidRDefault="003237BA" w:rsidP="003237BA">
      <w:pPr>
        <w:pStyle w:val="EndNoteBibliography"/>
        <w:ind w:left="720" w:hanging="720"/>
        <w:rPr>
          <w:noProof/>
        </w:rPr>
      </w:pPr>
      <w:r w:rsidRPr="003237BA">
        <w:rPr>
          <w:noProof/>
        </w:rPr>
        <w:t xml:space="preserve">Zorloni, A. (2016). </w:t>
      </w:r>
      <w:r w:rsidRPr="003237BA">
        <w:rPr>
          <w:i/>
          <w:noProof/>
        </w:rPr>
        <w:t>Art Wealth Management : Managing Private Art Collections</w:t>
      </w:r>
      <w:r w:rsidRPr="003237BA">
        <w:rPr>
          <w:noProof/>
        </w:rPr>
        <w:t>. Cham: Springer.</w:t>
      </w:r>
    </w:p>
    <w:p w14:paraId="0CCB24CC" w14:textId="77777777" w:rsidR="00377252" w:rsidRPr="00377252" w:rsidRDefault="00315B25" w:rsidP="0070004C">
      <w:pPr>
        <w:jc w:val="both"/>
      </w:pPr>
      <w:r w:rsidRPr="005A7988">
        <w:fldChar w:fldCharType="end"/>
      </w:r>
    </w:p>
    <w:sectPr w:rsidR="00377252" w:rsidRPr="00377252" w:rsidSect="0070004C">
      <w:pgSz w:w="11900" w:h="16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Gill Sans Light">
    <w:altName w:val="Arial"/>
    <w:panose1 w:val="020B0302020104020203"/>
    <w:charset w:val="00"/>
    <w:family w:val="auto"/>
    <w:pitch w:val="variable"/>
    <w:sig w:usb0="80000267" w:usb1="00000000" w:usb2="00000000" w:usb3="00000000" w:csb0="000001F7"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Gill Sans">
    <w:altName w:val="Arial"/>
    <w:panose1 w:val="020B0502020104020203"/>
    <w:charset w:val="00"/>
    <w:family w:val="auto"/>
    <w:pitch w:val="variable"/>
    <w:sig w:usb0="80000267" w:usb1="00000000" w:usb2="00000000" w:usb3="00000000" w:csb0="000001F7"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46E44"/>
    <w:multiLevelType w:val="hybridMultilevel"/>
    <w:tmpl w:val="033ED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D253AD"/>
    <w:multiLevelType w:val="hybridMultilevel"/>
    <w:tmpl w:val="D138D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5a9w29aseaazedr25xp5whsvfv2v0zv0wr&quot;&gt;Library&lt;record-ids&gt;&lt;item&gt;55&lt;/item&gt;&lt;item&gt;157&lt;/item&gt;&lt;item&gt;158&lt;/item&gt;&lt;item&gt;176&lt;/item&gt;&lt;item&gt;178&lt;/item&gt;&lt;item&gt;189&lt;/item&gt;&lt;item&gt;207&lt;/item&gt;&lt;item&gt;208&lt;/item&gt;&lt;item&gt;228&lt;/item&gt;&lt;item&gt;338&lt;/item&gt;&lt;item&gt;339&lt;/item&gt;&lt;item&gt;340&lt;/item&gt;&lt;item&gt;341&lt;/item&gt;&lt;item&gt;342&lt;/item&gt;&lt;item&gt;344&lt;/item&gt;&lt;item&gt;345&lt;/item&gt;&lt;item&gt;346&lt;/item&gt;&lt;item&gt;347&lt;/item&gt;&lt;item&gt;348&lt;/item&gt;&lt;item&gt;349&lt;/item&gt;&lt;item&gt;351&lt;/item&gt;&lt;item&gt;352&lt;/item&gt;&lt;item&gt;358&lt;/item&gt;&lt;item&gt;359&lt;/item&gt;&lt;item&gt;360&lt;/item&gt;&lt;item&gt;361&lt;/item&gt;&lt;item&gt;362&lt;/item&gt;&lt;item&gt;363&lt;/item&gt;&lt;item&gt;364&lt;/item&gt;&lt;item&gt;365&lt;/item&gt;&lt;/record-ids&gt;&lt;/item&gt;&lt;/Libraries&gt;"/>
  </w:docVars>
  <w:rsids>
    <w:rsidRoot w:val="00A7348B"/>
    <w:rsid w:val="00001607"/>
    <w:rsid w:val="00054EFF"/>
    <w:rsid w:val="00055E66"/>
    <w:rsid w:val="00092CF7"/>
    <w:rsid w:val="00095104"/>
    <w:rsid w:val="00095E3D"/>
    <w:rsid w:val="000B329C"/>
    <w:rsid w:val="000E7B2B"/>
    <w:rsid w:val="001630F4"/>
    <w:rsid w:val="00164DC1"/>
    <w:rsid w:val="00165F56"/>
    <w:rsid w:val="001C7095"/>
    <w:rsid w:val="00226B63"/>
    <w:rsid w:val="00232759"/>
    <w:rsid w:val="00245406"/>
    <w:rsid w:val="00245978"/>
    <w:rsid w:val="002558D0"/>
    <w:rsid w:val="00280688"/>
    <w:rsid w:val="00282130"/>
    <w:rsid w:val="002921B7"/>
    <w:rsid w:val="002934C2"/>
    <w:rsid w:val="002A0EF3"/>
    <w:rsid w:val="002A7ECD"/>
    <w:rsid w:val="002E05F7"/>
    <w:rsid w:val="002E0E87"/>
    <w:rsid w:val="002E6357"/>
    <w:rsid w:val="00315B25"/>
    <w:rsid w:val="00317C77"/>
    <w:rsid w:val="003237BA"/>
    <w:rsid w:val="0033485E"/>
    <w:rsid w:val="00370B47"/>
    <w:rsid w:val="00377252"/>
    <w:rsid w:val="00397674"/>
    <w:rsid w:val="003A22C5"/>
    <w:rsid w:val="003B03E0"/>
    <w:rsid w:val="003B5585"/>
    <w:rsid w:val="003D39CB"/>
    <w:rsid w:val="003E4FBF"/>
    <w:rsid w:val="003E6967"/>
    <w:rsid w:val="003F0489"/>
    <w:rsid w:val="00422761"/>
    <w:rsid w:val="004517EE"/>
    <w:rsid w:val="00462C5A"/>
    <w:rsid w:val="00466C47"/>
    <w:rsid w:val="00480F01"/>
    <w:rsid w:val="0048240B"/>
    <w:rsid w:val="00482770"/>
    <w:rsid w:val="00487ACA"/>
    <w:rsid w:val="004B1F49"/>
    <w:rsid w:val="004B796C"/>
    <w:rsid w:val="004C4FAF"/>
    <w:rsid w:val="00505CF8"/>
    <w:rsid w:val="0051226D"/>
    <w:rsid w:val="00512821"/>
    <w:rsid w:val="005302AD"/>
    <w:rsid w:val="00563939"/>
    <w:rsid w:val="005770A9"/>
    <w:rsid w:val="005801E2"/>
    <w:rsid w:val="005A7988"/>
    <w:rsid w:val="005E293F"/>
    <w:rsid w:val="005F7ABB"/>
    <w:rsid w:val="00610BD8"/>
    <w:rsid w:val="0064335D"/>
    <w:rsid w:val="006447AD"/>
    <w:rsid w:val="006A63F9"/>
    <w:rsid w:val="006D26EB"/>
    <w:rsid w:val="0070004C"/>
    <w:rsid w:val="0071092A"/>
    <w:rsid w:val="007157DB"/>
    <w:rsid w:val="00723027"/>
    <w:rsid w:val="0074540E"/>
    <w:rsid w:val="007702A4"/>
    <w:rsid w:val="007937D3"/>
    <w:rsid w:val="00794B46"/>
    <w:rsid w:val="007B4CA3"/>
    <w:rsid w:val="007F4ECC"/>
    <w:rsid w:val="007F589D"/>
    <w:rsid w:val="00801812"/>
    <w:rsid w:val="00842AAA"/>
    <w:rsid w:val="00850237"/>
    <w:rsid w:val="00864BA1"/>
    <w:rsid w:val="008662E3"/>
    <w:rsid w:val="00871B8F"/>
    <w:rsid w:val="00875D9A"/>
    <w:rsid w:val="008845F6"/>
    <w:rsid w:val="008C0538"/>
    <w:rsid w:val="008C1D00"/>
    <w:rsid w:val="008D368C"/>
    <w:rsid w:val="008E132F"/>
    <w:rsid w:val="008F03F3"/>
    <w:rsid w:val="009120B6"/>
    <w:rsid w:val="00916C58"/>
    <w:rsid w:val="00970F47"/>
    <w:rsid w:val="009B3F2B"/>
    <w:rsid w:val="009C6442"/>
    <w:rsid w:val="009F46F2"/>
    <w:rsid w:val="00A0631C"/>
    <w:rsid w:val="00A178BC"/>
    <w:rsid w:val="00A3558F"/>
    <w:rsid w:val="00A617FD"/>
    <w:rsid w:val="00A702FF"/>
    <w:rsid w:val="00A723A4"/>
    <w:rsid w:val="00A7348B"/>
    <w:rsid w:val="00A75A1A"/>
    <w:rsid w:val="00AE0D6E"/>
    <w:rsid w:val="00B40BBB"/>
    <w:rsid w:val="00B44F87"/>
    <w:rsid w:val="00B4591C"/>
    <w:rsid w:val="00B520DD"/>
    <w:rsid w:val="00B57C73"/>
    <w:rsid w:val="00B6452B"/>
    <w:rsid w:val="00B736D6"/>
    <w:rsid w:val="00B73DBC"/>
    <w:rsid w:val="00BD1510"/>
    <w:rsid w:val="00BD5D5A"/>
    <w:rsid w:val="00BD7604"/>
    <w:rsid w:val="00BF353C"/>
    <w:rsid w:val="00C044F3"/>
    <w:rsid w:val="00C05D55"/>
    <w:rsid w:val="00C07DB4"/>
    <w:rsid w:val="00C34E0F"/>
    <w:rsid w:val="00C43571"/>
    <w:rsid w:val="00C64EA6"/>
    <w:rsid w:val="00C856FF"/>
    <w:rsid w:val="00C9286E"/>
    <w:rsid w:val="00CA001D"/>
    <w:rsid w:val="00CA5F8E"/>
    <w:rsid w:val="00CC1B36"/>
    <w:rsid w:val="00CC6A7F"/>
    <w:rsid w:val="00D054BB"/>
    <w:rsid w:val="00D06ECF"/>
    <w:rsid w:val="00D13557"/>
    <w:rsid w:val="00D242D5"/>
    <w:rsid w:val="00D274D2"/>
    <w:rsid w:val="00D402A9"/>
    <w:rsid w:val="00DA28FF"/>
    <w:rsid w:val="00DA36DC"/>
    <w:rsid w:val="00DD14FA"/>
    <w:rsid w:val="00E03FD8"/>
    <w:rsid w:val="00E35D42"/>
    <w:rsid w:val="00E925D0"/>
    <w:rsid w:val="00E95DC2"/>
    <w:rsid w:val="00EF5185"/>
    <w:rsid w:val="00EF60F6"/>
    <w:rsid w:val="00F03A51"/>
    <w:rsid w:val="00F25807"/>
    <w:rsid w:val="00F467D9"/>
    <w:rsid w:val="00F547F1"/>
    <w:rsid w:val="00FA7AD5"/>
    <w:rsid w:val="00FC73D0"/>
    <w:rsid w:val="00FF782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3A7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5C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01E2"/>
    <w:pPr>
      <w:pBdr>
        <w:bottom w:val="single" w:sz="8" w:space="1" w:color="C0504D" w:themeColor="accent2"/>
      </w:pBdr>
      <w:spacing w:after="300"/>
      <w:contextualSpacing/>
    </w:pPr>
    <w:rPr>
      <w:rFonts w:ascii="Gill Sans Light" w:eastAsiaTheme="majorEastAsia" w:hAnsi="Gill Sans Light" w:cs="Gill Sans Light"/>
      <w:spacing w:val="5"/>
      <w:kern w:val="28"/>
      <w:sz w:val="40"/>
      <w:szCs w:val="52"/>
    </w:rPr>
  </w:style>
  <w:style w:type="character" w:customStyle="1" w:styleId="TitleChar">
    <w:name w:val="Title Char"/>
    <w:basedOn w:val="DefaultParagraphFont"/>
    <w:link w:val="Title"/>
    <w:uiPriority w:val="10"/>
    <w:rsid w:val="005801E2"/>
    <w:rPr>
      <w:rFonts w:ascii="Gill Sans Light" w:eastAsiaTheme="majorEastAsia" w:hAnsi="Gill Sans Light" w:cs="Gill Sans Light"/>
      <w:spacing w:val="5"/>
      <w:kern w:val="28"/>
      <w:sz w:val="40"/>
      <w:szCs w:val="52"/>
    </w:rPr>
  </w:style>
  <w:style w:type="paragraph" w:customStyle="1" w:styleId="EndNoteBibliographyTitle">
    <w:name w:val="EndNote Bibliography Title"/>
    <w:basedOn w:val="Normal"/>
    <w:rsid w:val="003A22C5"/>
    <w:pPr>
      <w:jc w:val="center"/>
    </w:pPr>
    <w:rPr>
      <w:sz w:val="20"/>
      <w:lang w:val="en-US"/>
    </w:rPr>
  </w:style>
  <w:style w:type="paragraph" w:customStyle="1" w:styleId="EndNoteBibliography">
    <w:name w:val="EndNote Bibliography"/>
    <w:basedOn w:val="Normal"/>
    <w:rsid w:val="003A22C5"/>
    <w:rPr>
      <w:sz w:val="20"/>
      <w:lang w:val="en-US"/>
    </w:rPr>
  </w:style>
  <w:style w:type="character" w:styleId="Hyperlink">
    <w:name w:val="Hyperlink"/>
    <w:basedOn w:val="DefaultParagraphFont"/>
    <w:uiPriority w:val="99"/>
    <w:unhideWhenUsed/>
    <w:rsid w:val="003A22C5"/>
    <w:rPr>
      <w:color w:val="0000FF" w:themeColor="hyperlink"/>
      <w:u w:val="single"/>
    </w:rPr>
  </w:style>
  <w:style w:type="paragraph" w:styleId="ListParagraph">
    <w:name w:val="List Paragraph"/>
    <w:basedOn w:val="Normal"/>
    <w:uiPriority w:val="34"/>
    <w:qFormat/>
    <w:rsid w:val="007F4ECC"/>
    <w:pPr>
      <w:ind w:left="720"/>
      <w:contextualSpacing/>
    </w:pPr>
  </w:style>
  <w:style w:type="character" w:styleId="CommentReference">
    <w:name w:val="annotation reference"/>
    <w:basedOn w:val="DefaultParagraphFont"/>
    <w:uiPriority w:val="99"/>
    <w:semiHidden/>
    <w:unhideWhenUsed/>
    <w:rsid w:val="00D402A9"/>
    <w:rPr>
      <w:sz w:val="16"/>
      <w:szCs w:val="16"/>
    </w:rPr>
  </w:style>
  <w:style w:type="paragraph" w:styleId="CommentText">
    <w:name w:val="annotation text"/>
    <w:basedOn w:val="Normal"/>
    <w:link w:val="CommentTextChar"/>
    <w:uiPriority w:val="99"/>
    <w:semiHidden/>
    <w:unhideWhenUsed/>
    <w:rsid w:val="00D402A9"/>
    <w:rPr>
      <w:sz w:val="20"/>
      <w:szCs w:val="20"/>
    </w:rPr>
  </w:style>
  <w:style w:type="character" w:customStyle="1" w:styleId="CommentTextChar">
    <w:name w:val="Comment Text Char"/>
    <w:basedOn w:val="DefaultParagraphFont"/>
    <w:link w:val="CommentText"/>
    <w:uiPriority w:val="99"/>
    <w:semiHidden/>
    <w:rsid w:val="00D402A9"/>
    <w:rPr>
      <w:sz w:val="20"/>
      <w:szCs w:val="20"/>
    </w:rPr>
  </w:style>
  <w:style w:type="paragraph" w:styleId="CommentSubject">
    <w:name w:val="annotation subject"/>
    <w:basedOn w:val="CommentText"/>
    <w:next w:val="CommentText"/>
    <w:link w:val="CommentSubjectChar"/>
    <w:uiPriority w:val="99"/>
    <w:semiHidden/>
    <w:unhideWhenUsed/>
    <w:rsid w:val="00D402A9"/>
    <w:rPr>
      <w:b/>
      <w:bCs/>
    </w:rPr>
  </w:style>
  <w:style w:type="character" w:customStyle="1" w:styleId="CommentSubjectChar">
    <w:name w:val="Comment Subject Char"/>
    <w:basedOn w:val="CommentTextChar"/>
    <w:link w:val="CommentSubject"/>
    <w:uiPriority w:val="99"/>
    <w:semiHidden/>
    <w:rsid w:val="00D402A9"/>
    <w:rPr>
      <w:b/>
      <w:bCs/>
      <w:sz w:val="20"/>
      <w:szCs w:val="20"/>
    </w:rPr>
  </w:style>
  <w:style w:type="paragraph" w:styleId="BalloonText">
    <w:name w:val="Balloon Text"/>
    <w:basedOn w:val="Normal"/>
    <w:link w:val="BalloonTextChar"/>
    <w:uiPriority w:val="99"/>
    <w:semiHidden/>
    <w:unhideWhenUsed/>
    <w:rsid w:val="00D402A9"/>
    <w:rPr>
      <w:rFonts w:ascii="Tahoma" w:hAnsi="Tahoma" w:cs="Tahoma"/>
      <w:sz w:val="16"/>
      <w:szCs w:val="16"/>
    </w:rPr>
  </w:style>
  <w:style w:type="character" w:customStyle="1" w:styleId="BalloonTextChar">
    <w:name w:val="Balloon Text Char"/>
    <w:basedOn w:val="DefaultParagraphFont"/>
    <w:link w:val="BalloonText"/>
    <w:uiPriority w:val="99"/>
    <w:semiHidden/>
    <w:rsid w:val="00D402A9"/>
    <w:rPr>
      <w:rFonts w:ascii="Tahoma" w:hAnsi="Tahoma" w:cs="Tahoma"/>
      <w:sz w:val="16"/>
      <w:szCs w:val="16"/>
    </w:rPr>
  </w:style>
  <w:style w:type="paragraph" w:styleId="Revision">
    <w:name w:val="Revision"/>
    <w:hidden/>
    <w:uiPriority w:val="99"/>
    <w:semiHidden/>
    <w:rsid w:val="0033485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7252"/>
    <w:pPr>
      <w:pBdr>
        <w:bottom w:val="single" w:sz="8" w:space="4" w:color="4F81BD" w:themeColor="accent1"/>
      </w:pBdr>
      <w:spacing w:after="300"/>
      <w:contextualSpacing/>
    </w:pPr>
    <w:rPr>
      <w:rFonts w:ascii="Gill Sans" w:eastAsiaTheme="majorEastAsia" w:hAnsi="Gill Sans" w:cstheme="majorBidi"/>
      <w:color w:val="17365D" w:themeColor="text2" w:themeShade="BF"/>
      <w:spacing w:val="5"/>
      <w:kern w:val="28"/>
      <w:sz w:val="40"/>
      <w:szCs w:val="52"/>
    </w:rPr>
  </w:style>
  <w:style w:type="character" w:customStyle="1" w:styleId="TitleChar">
    <w:name w:val="Title Char"/>
    <w:basedOn w:val="DefaultParagraphFont"/>
    <w:link w:val="Title"/>
    <w:uiPriority w:val="10"/>
    <w:rsid w:val="00377252"/>
    <w:rPr>
      <w:rFonts w:ascii="Gill Sans" w:eastAsiaTheme="majorEastAsia" w:hAnsi="Gill Sans" w:cstheme="majorBidi"/>
      <w:color w:val="17365D" w:themeColor="text2" w:themeShade="BF"/>
      <w:spacing w:val="5"/>
      <w:kern w:val="28"/>
      <w:sz w:val="40"/>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585054">
      <w:bodyDiv w:val="1"/>
      <w:marLeft w:val="0"/>
      <w:marRight w:val="0"/>
      <w:marTop w:val="0"/>
      <w:marBottom w:val="0"/>
      <w:divBdr>
        <w:top w:val="none" w:sz="0" w:space="0" w:color="auto"/>
        <w:left w:val="none" w:sz="0" w:space="0" w:color="auto"/>
        <w:bottom w:val="none" w:sz="0" w:space="0" w:color="auto"/>
        <w:right w:val="none" w:sz="0" w:space="0" w:color="auto"/>
      </w:divBdr>
    </w:div>
    <w:div w:id="512038558">
      <w:bodyDiv w:val="1"/>
      <w:marLeft w:val="0"/>
      <w:marRight w:val="0"/>
      <w:marTop w:val="0"/>
      <w:marBottom w:val="0"/>
      <w:divBdr>
        <w:top w:val="none" w:sz="0" w:space="0" w:color="auto"/>
        <w:left w:val="none" w:sz="0" w:space="0" w:color="auto"/>
        <w:bottom w:val="none" w:sz="0" w:space="0" w:color="auto"/>
        <w:right w:val="none" w:sz="0" w:space="0" w:color="auto"/>
      </w:divBdr>
    </w:div>
    <w:div w:id="567804932">
      <w:bodyDiv w:val="1"/>
      <w:marLeft w:val="0"/>
      <w:marRight w:val="0"/>
      <w:marTop w:val="0"/>
      <w:marBottom w:val="0"/>
      <w:divBdr>
        <w:top w:val="none" w:sz="0" w:space="0" w:color="auto"/>
        <w:left w:val="none" w:sz="0" w:space="0" w:color="auto"/>
        <w:bottom w:val="none" w:sz="0" w:space="0" w:color="auto"/>
        <w:right w:val="none" w:sz="0" w:space="0" w:color="auto"/>
      </w:divBdr>
      <w:divsChild>
        <w:div w:id="395669837">
          <w:marLeft w:val="0"/>
          <w:marRight w:val="0"/>
          <w:marTop w:val="0"/>
          <w:marBottom w:val="0"/>
          <w:divBdr>
            <w:top w:val="none" w:sz="0" w:space="0" w:color="auto"/>
            <w:left w:val="none" w:sz="0" w:space="0" w:color="auto"/>
            <w:bottom w:val="none" w:sz="0" w:space="0" w:color="auto"/>
            <w:right w:val="none" w:sz="0" w:space="0" w:color="auto"/>
          </w:divBdr>
        </w:div>
        <w:div w:id="1156842217">
          <w:marLeft w:val="0"/>
          <w:marRight w:val="0"/>
          <w:marTop w:val="0"/>
          <w:marBottom w:val="0"/>
          <w:divBdr>
            <w:top w:val="none" w:sz="0" w:space="0" w:color="auto"/>
            <w:left w:val="none" w:sz="0" w:space="0" w:color="auto"/>
            <w:bottom w:val="none" w:sz="0" w:space="0" w:color="auto"/>
            <w:right w:val="none" w:sz="0" w:space="0" w:color="auto"/>
          </w:divBdr>
        </w:div>
        <w:div w:id="734426798">
          <w:marLeft w:val="0"/>
          <w:marRight w:val="0"/>
          <w:marTop w:val="0"/>
          <w:marBottom w:val="0"/>
          <w:divBdr>
            <w:top w:val="none" w:sz="0" w:space="0" w:color="auto"/>
            <w:left w:val="none" w:sz="0" w:space="0" w:color="auto"/>
            <w:bottom w:val="none" w:sz="0" w:space="0" w:color="auto"/>
            <w:right w:val="none" w:sz="0" w:space="0" w:color="auto"/>
          </w:divBdr>
        </w:div>
      </w:divsChild>
    </w:div>
    <w:div w:id="1035618415">
      <w:bodyDiv w:val="1"/>
      <w:marLeft w:val="0"/>
      <w:marRight w:val="0"/>
      <w:marTop w:val="0"/>
      <w:marBottom w:val="0"/>
      <w:divBdr>
        <w:top w:val="none" w:sz="0" w:space="0" w:color="auto"/>
        <w:left w:val="none" w:sz="0" w:space="0" w:color="auto"/>
        <w:bottom w:val="none" w:sz="0" w:space="0" w:color="auto"/>
        <w:right w:val="none" w:sz="0" w:space="0" w:color="auto"/>
      </w:divBdr>
    </w:div>
    <w:div w:id="1312829695">
      <w:bodyDiv w:val="1"/>
      <w:marLeft w:val="0"/>
      <w:marRight w:val="0"/>
      <w:marTop w:val="0"/>
      <w:marBottom w:val="0"/>
      <w:divBdr>
        <w:top w:val="none" w:sz="0" w:space="0" w:color="auto"/>
        <w:left w:val="none" w:sz="0" w:space="0" w:color="auto"/>
        <w:bottom w:val="none" w:sz="0" w:space="0" w:color="auto"/>
        <w:right w:val="none" w:sz="0" w:space="0" w:color="auto"/>
      </w:divBdr>
      <w:divsChild>
        <w:div w:id="1855412786">
          <w:marLeft w:val="0"/>
          <w:marRight w:val="0"/>
          <w:marTop w:val="0"/>
          <w:marBottom w:val="0"/>
          <w:divBdr>
            <w:top w:val="none" w:sz="0" w:space="0" w:color="auto"/>
            <w:left w:val="none" w:sz="0" w:space="0" w:color="auto"/>
            <w:bottom w:val="none" w:sz="0" w:space="0" w:color="auto"/>
            <w:right w:val="none" w:sz="0" w:space="0" w:color="auto"/>
          </w:divBdr>
        </w:div>
      </w:divsChild>
    </w:div>
    <w:div w:id="1766881989">
      <w:bodyDiv w:val="1"/>
      <w:marLeft w:val="0"/>
      <w:marRight w:val="0"/>
      <w:marTop w:val="0"/>
      <w:marBottom w:val="0"/>
      <w:divBdr>
        <w:top w:val="none" w:sz="0" w:space="0" w:color="auto"/>
        <w:left w:val="none" w:sz="0" w:space="0" w:color="auto"/>
        <w:bottom w:val="none" w:sz="0" w:space="0" w:color="auto"/>
        <w:right w:val="none" w:sz="0" w:space="0" w:color="auto"/>
      </w:divBdr>
      <w:divsChild>
        <w:div w:id="481698212">
          <w:marLeft w:val="0"/>
          <w:marRight w:val="0"/>
          <w:marTop w:val="0"/>
          <w:marBottom w:val="0"/>
          <w:divBdr>
            <w:top w:val="none" w:sz="0" w:space="0" w:color="auto"/>
            <w:left w:val="none" w:sz="0" w:space="0" w:color="auto"/>
            <w:bottom w:val="none" w:sz="0" w:space="0" w:color="auto"/>
            <w:right w:val="none" w:sz="0" w:space="0" w:color="auto"/>
          </w:divBdr>
        </w:div>
        <w:div w:id="525489878">
          <w:marLeft w:val="0"/>
          <w:marRight w:val="0"/>
          <w:marTop w:val="0"/>
          <w:marBottom w:val="0"/>
          <w:divBdr>
            <w:top w:val="none" w:sz="0" w:space="0" w:color="auto"/>
            <w:left w:val="none" w:sz="0" w:space="0" w:color="auto"/>
            <w:bottom w:val="none" w:sz="0" w:space="0" w:color="auto"/>
            <w:right w:val="none" w:sz="0" w:space="0" w:color="auto"/>
          </w:divBdr>
        </w:div>
        <w:div w:id="1620915887">
          <w:marLeft w:val="0"/>
          <w:marRight w:val="0"/>
          <w:marTop w:val="0"/>
          <w:marBottom w:val="0"/>
          <w:divBdr>
            <w:top w:val="none" w:sz="0" w:space="0" w:color="auto"/>
            <w:left w:val="none" w:sz="0" w:space="0" w:color="auto"/>
            <w:bottom w:val="none" w:sz="0" w:space="0" w:color="auto"/>
            <w:right w:val="none" w:sz="0" w:space="0" w:color="auto"/>
          </w:divBdr>
        </w:div>
        <w:div w:id="164326994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ft.com/content/354c71d0-1dfe-11e7-b7d3-163f5a7f229c?mhq5j=e3" TargetMode="External"/><Relationship Id="rId20" Type="http://schemas.openxmlformats.org/officeDocument/2006/relationships/hyperlink" Target="https://www.businessoffashion.com/articles/intelligence/is-brand-consolidation-working" TargetMode="External"/><Relationship Id="rId21" Type="http://schemas.openxmlformats.org/officeDocument/2006/relationships/hyperlink" Target="http://www.scmp.com/news/china/money-wealth/article/1886443/high-end-retailers-china-no-longer-have-luxury-time" TargetMode="External"/><Relationship Id="rId22" Type="http://schemas.openxmlformats.org/officeDocument/2006/relationships/hyperlink" Target="https://www.bloomberg.com/news/articles/2017-02-16/-smart-mirrors-come-to-the-fitting-room" TargetMode="External"/><Relationship Id="rId23" Type="http://schemas.openxmlformats.org/officeDocument/2006/relationships/hyperlink" Target="https://www.theguardian.com/travel/2016/nov/13/fashion-industry-rebuilding-rome-eva-wiseman"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fondationlouisvuitton.fr/content/flvinternet/en/l-edifice.html" TargetMode="External"/><Relationship Id="rId11" Type="http://schemas.openxmlformats.org/officeDocument/2006/relationships/hyperlink" Target="http://www.fondazioneprada.org/visit/visit-milano/" TargetMode="External"/><Relationship Id="rId12" Type="http://schemas.openxmlformats.org/officeDocument/2006/relationships/hyperlink" Target="http://it.fashionnetwork.com/news/Chanel-entra-nel-capitale-di-Sophie-Hallette,680663.html" TargetMode="External"/><Relationship Id="rId13" Type="http://schemas.openxmlformats.org/officeDocument/2006/relationships/hyperlink" Target="https://qz.com/901643/would-you-wear-a-leather-jacket-grown-in-a-lab/" TargetMode="External"/><Relationship Id="rId14" Type="http://schemas.openxmlformats.org/officeDocument/2006/relationships/hyperlink" Target="http://www.artnews.com/2014/10/20/elsa-schiaparelli-and-the-surrealists/" TargetMode="External"/><Relationship Id="rId15" Type="http://schemas.openxmlformats.org/officeDocument/2006/relationships/hyperlink" Target="https://www.businessoffashion.com/articles/intelligence/the-race-to-control-to-the-luxury-leather-business" TargetMode="External"/><Relationship Id="rId16" Type="http://schemas.openxmlformats.org/officeDocument/2006/relationships/hyperlink" Target="https://www.nytimes.com/2017/05/10/fashion/lvmh-ian-rogers-24-sevres-takes-on-amazon.html?_r=0" TargetMode="External"/><Relationship Id="rId17" Type="http://schemas.openxmlformats.org/officeDocument/2006/relationships/hyperlink" Target="https://www.nytimes.com/2017/05/22/fashion/fendi-sculpture-rome-giuseppe-penone.html?nytmobile=0" TargetMode="External"/><Relationship Id="rId18" Type="http://schemas.openxmlformats.org/officeDocument/2006/relationships/hyperlink" Target="https://www.businessoffashion.com/articles/market-gps/flush-with-tech-wealth-san-francisco-warms-to-fashion" TargetMode="External"/><Relationship Id="rId19" Type="http://schemas.openxmlformats.org/officeDocument/2006/relationships/hyperlink" Target="https://www.businessoffashion.com/articles/intelligence/fast-fashion-artist-collaborations"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businessoffashion.com/articles/intelligence/can-fashion-manufacturing-come-home" TargetMode="External"/><Relationship Id="rId7" Type="http://schemas.openxmlformats.org/officeDocument/2006/relationships/hyperlink" Target="http://www.artribune.com/tribnews/2016/03/sarah-lucas-riapre-lalbergo-diurno-di-milano-fondazione-trussardi-e-miart-insieme-per-un-progetto-site-specific-nei-giorni-della-fiera/" TargetMode="External"/><Relationship Id="rId8" Type="http://schemas.openxmlformats.org/officeDocument/2006/relationships/hyperlink" Target="http://uk.complex.com/style/2013/04/the-50-best-artist-collaborations-in-fashion/yves-saint-laurent-x-piet-mondri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1</TotalTime>
  <Pages>11</Pages>
  <Words>10292</Words>
  <Characters>58668</Characters>
  <Application>Microsoft Macintosh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68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f User</dc:creator>
  <cp:keywords/>
  <dc:description/>
  <cp:lastModifiedBy>Alessia Grassi</cp:lastModifiedBy>
  <cp:revision>72</cp:revision>
  <cp:lastPrinted>2017-06-19T18:36:00Z</cp:lastPrinted>
  <dcterms:created xsi:type="dcterms:W3CDTF">2017-05-24T15:39:00Z</dcterms:created>
  <dcterms:modified xsi:type="dcterms:W3CDTF">2017-08-30T06:38:00Z</dcterms:modified>
</cp:coreProperties>
</file>